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0D0E140F" w14:textId="3BF1EB55" w:rsidR="00B9121D" w:rsidRPr="006B11E7" w:rsidRDefault="00217A0C" w:rsidP="00B9121D">
      <w:pPr>
        <w:pStyle w:val="ContactInfo"/>
        <w:rPr>
          <w:rFonts w:ascii="Times New Roman" w:hAnsi="Times New Roman" w:cs="Times New Roman"/>
          <w:color w:val="auto"/>
          <w:sz w:val="36"/>
        </w:rPr>
      </w:pPr>
      <w:r>
        <w:rPr>
          <w:rFonts w:ascii="Times New Roman" w:hAnsi="Times New Roman" w:cs="Times New Roman"/>
          <w:color w:val="auto"/>
          <w:sz w:val="36"/>
        </w:rPr>
        <w:t xml:space="preserve">Generalized </w:t>
      </w:r>
      <w:r w:rsidR="00B9121D" w:rsidRPr="006B11E7">
        <w:rPr>
          <w:rFonts w:ascii="Times New Roman" w:hAnsi="Times New Roman" w:cs="Times New Roman"/>
          <w:color w:val="auto"/>
          <w:sz w:val="36"/>
        </w:rPr>
        <w:t>Abstractive Text Summarization Using Optimized Transformers</w:t>
      </w:r>
    </w:p>
    <w:p w14:paraId="70243CEB" w14:textId="77777777" w:rsidR="00B9121D" w:rsidRPr="006B11E7" w:rsidRDefault="00B9121D"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3CC61C1" w:rsidR="00B9121D" w:rsidRPr="006B11E7" w:rsidRDefault="00360512" w:rsidP="00B9121D">
      <w:pPr>
        <w:autoSpaceDE w:val="0"/>
        <w:autoSpaceDN w:val="0"/>
        <w:adjustRightInd w:val="0"/>
        <w:spacing w:after="0" w:line="276" w:lineRule="auto"/>
        <w:jc w:val="center"/>
        <w:rPr>
          <w:rFonts w:ascii="Times New Roman" w:hAnsi="Times New Roman" w:cs="Times New Roman"/>
          <w:sz w:val="26"/>
          <w:szCs w:val="26"/>
        </w:rPr>
      </w:pPr>
      <w:r>
        <w:rPr>
          <w:rFonts w:ascii="Times New Roman" w:hAnsi="Times New Roman" w:cs="Times New Roman"/>
          <w:sz w:val="26"/>
          <w:szCs w:val="26"/>
        </w:rPr>
        <w:t>Literature Review</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 xml:space="preserve">Mr. Torin </w:t>
      </w:r>
      <w:proofErr w:type="spellStart"/>
      <w:r w:rsidRPr="006B11E7">
        <w:rPr>
          <w:rFonts w:ascii="Times New Roman" w:hAnsi="Times New Roman" w:cs="Times New Roman"/>
          <w:color w:val="auto"/>
          <w:sz w:val="26"/>
          <w:szCs w:val="26"/>
        </w:rPr>
        <w:t>Wirasingha</w:t>
      </w:r>
      <w:proofErr w:type="spellEnd"/>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60E994BD" w:rsidR="007C1436" w:rsidRPr="008866F5" w:rsidRDefault="008866F5" w:rsidP="000211FB">
          <w:pPr>
            <w:pStyle w:val="TOCHeading"/>
            <w:spacing w:before="0" w:line="360" w:lineRule="auto"/>
            <w:rPr>
              <w:rFonts w:cs="Times New Roman"/>
              <w:szCs w:val="32"/>
            </w:rPr>
          </w:pPr>
          <w:r w:rsidRPr="008866F5">
            <w:rPr>
              <w:rFonts w:cs="Times New Roman"/>
              <w:szCs w:val="32"/>
            </w:rPr>
            <w:t xml:space="preserve">Table </w:t>
          </w:r>
          <w:r w:rsidR="00360512" w:rsidRPr="008866F5">
            <w:rPr>
              <w:rFonts w:cs="Times New Roman"/>
              <w:szCs w:val="32"/>
            </w:rPr>
            <w:t>of</w:t>
          </w:r>
          <w:r w:rsidR="00456775" w:rsidRPr="008866F5">
            <w:rPr>
              <w:rFonts w:cs="Times New Roman"/>
              <w:szCs w:val="32"/>
            </w:rPr>
            <w:t xml:space="preserve"> Contents</w:t>
          </w:r>
        </w:p>
        <w:commentRangeStart w:id="0"/>
        <w:commentRangeStart w:id="1"/>
        <w:commentRangeStart w:id="2"/>
        <w:commentRangeStart w:id="3"/>
        <w:p w14:paraId="73A9440D" w14:textId="18830558" w:rsidR="00816B1D" w:rsidRPr="00816B1D" w:rsidRDefault="007C1436" w:rsidP="000211FB">
          <w:pPr>
            <w:pStyle w:val="TOC1"/>
            <w:spacing w:line="240" w:lineRule="auto"/>
            <w:rPr>
              <w:rFonts w:ascii="Times New Roman" w:hAnsi="Times New Roman" w:cs="Times New Roman"/>
              <w:noProof/>
              <w:sz w:val="24"/>
              <w:szCs w:val="24"/>
            </w:rPr>
          </w:pPr>
          <w:r w:rsidRPr="009E7ECD">
            <w:rPr>
              <w:rFonts w:ascii="Times New Roman" w:hAnsi="Times New Roman" w:cs="Times New Roman"/>
              <w:sz w:val="24"/>
              <w:szCs w:val="24"/>
            </w:rPr>
            <w:fldChar w:fldCharType="begin"/>
          </w:r>
          <w:r w:rsidRPr="009E7ECD">
            <w:rPr>
              <w:rFonts w:ascii="Times New Roman" w:hAnsi="Times New Roman" w:cs="Times New Roman"/>
              <w:sz w:val="24"/>
              <w:szCs w:val="24"/>
            </w:rPr>
            <w:instrText xml:space="preserve"> TOC \o "1-3" \h \z \u </w:instrText>
          </w:r>
          <w:r w:rsidRPr="009E7ECD">
            <w:rPr>
              <w:rFonts w:ascii="Times New Roman" w:hAnsi="Times New Roman" w:cs="Times New Roman"/>
              <w:sz w:val="24"/>
              <w:szCs w:val="24"/>
            </w:rPr>
            <w:fldChar w:fldCharType="separate"/>
          </w:r>
          <w:hyperlink w:anchor="_Toc121147561" w:history="1">
            <w:r w:rsidR="00816B1D" w:rsidRPr="00816B1D">
              <w:rPr>
                <w:rStyle w:val="Hyperlink"/>
                <w:rFonts w:ascii="Times New Roman" w:hAnsi="Times New Roman" w:cs="Times New Roman"/>
                <w:noProof/>
                <w:sz w:val="24"/>
                <w:szCs w:val="24"/>
              </w:rPr>
              <w:t>List of Figure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1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iii</w:t>
            </w:r>
            <w:r w:rsidR="00816B1D" w:rsidRPr="00816B1D">
              <w:rPr>
                <w:rFonts w:ascii="Times New Roman" w:hAnsi="Times New Roman" w:cs="Times New Roman"/>
                <w:noProof/>
                <w:webHidden/>
                <w:sz w:val="24"/>
                <w:szCs w:val="24"/>
              </w:rPr>
              <w:fldChar w:fldCharType="end"/>
            </w:r>
          </w:hyperlink>
        </w:p>
        <w:p w14:paraId="3FA4A1C2" w14:textId="0EB540B6" w:rsidR="00816B1D" w:rsidRPr="00816B1D" w:rsidRDefault="00F53416" w:rsidP="000211FB">
          <w:pPr>
            <w:pStyle w:val="TOC1"/>
            <w:spacing w:line="240" w:lineRule="auto"/>
            <w:rPr>
              <w:rFonts w:ascii="Times New Roman" w:hAnsi="Times New Roman" w:cs="Times New Roman"/>
              <w:noProof/>
              <w:sz w:val="24"/>
              <w:szCs w:val="24"/>
            </w:rPr>
          </w:pPr>
          <w:hyperlink w:anchor="_Toc121147562" w:history="1">
            <w:r w:rsidR="00816B1D" w:rsidRPr="00816B1D">
              <w:rPr>
                <w:rStyle w:val="Hyperlink"/>
                <w:rFonts w:ascii="Times New Roman" w:hAnsi="Times New Roman" w:cs="Times New Roman"/>
                <w:noProof/>
                <w:sz w:val="24"/>
                <w:szCs w:val="24"/>
              </w:rPr>
              <w:t>List of Table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2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iii</w:t>
            </w:r>
            <w:r w:rsidR="00816B1D" w:rsidRPr="00816B1D">
              <w:rPr>
                <w:rFonts w:ascii="Times New Roman" w:hAnsi="Times New Roman" w:cs="Times New Roman"/>
                <w:noProof/>
                <w:webHidden/>
                <w:sz w:val="24"/>
                <w:szCs w:val="24"/>
              </w:rPr>
              <w:fldChar w:fldCharType="end"/>
            </w:r>
          </w:hyperlink>
        </w:p>
        <w:p w14:paraId="29DE63C6" w14:textId="6EDA7F1F" w:rsidR="00816B1D" w:rsidRPr="00816B1D" w:rsidRDefault="00F53416" w:rsidP="000211FB">
          <w:pPr>
            <w:pStyle w:val="TOC1"/>
            <w:tabs>
              <w:tab w:val="left" w:pos="440"/>
            </w:tabs>
            <w:spacing w:line="240" w:lineRule="auto"/>
            <w:rPr>
              <w:rFonts w:ascii="Times New Roman" w:hAnsi="Times New Roman" w:cs="Times New Roman"/>
              <w:noProof/>
              <w:sz w:val="24"/>
              <w:szCs w:val="24"/>
            </w:rPr>
          </w:pPr>
          <w:hyperlink w:anchor="_Toc121147563" w:history="1">
            <w:r w:rsidR="00816B1D" w:rsidRPr="00816B1D">
              <w:rPr>
                <w:rStyle w:val="Hyperlink"/>
                <w:rFonts w:ascii="Times New Roman" w:hAnsi="Times New Roman" w:cs="Times New Roman"/>
                <w:bCs/>
                <w:noProof/>
                <w:sz w:val="24"/>
                <w:szCs w:val="24"/>
              </w:rPr>
              <w:t>1.</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bCs/>
                <w:noProof/>
                <w:sz w:val="24"/>
                <w:szCs w:val="24"/>
              </w:rPr>
              <w:t>Chapter Overview</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3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w:t>
            </w:r>
            <w:r w:rsidR="00816B1D" w:rsidRPr="00816B1D">
              <w:rPr>
                <w:rFonts w:ascii="Times New Roman" w:hAnsi="Times New Roman" w:cs="Times New Roman"/>
                <w:noProof/>
                <w:webHidden/>
                <w:sz w:val="24"/>
                <w:szCs w:val="24"/>
              </w:rPr>
              <w:fldChar w:fldCharType="end"/>
            </w:r>
          </w:hyperlink>
        </w:p>
        <w:p w14:paraId="53A663AB" w14:textId="35945EEF" w:rsidR="00816B1D" w:rsidRPr="00816B1D" w:rsidRDefault="00F53416" w:rsidP="000211FB">
          <w:pPr>
            <w:pStyle w:val="TOC1"/>
            <w:tabs>
              <w:tab w:val="left" w:pos="440"/>
            </w:tabs>
            <w:spacing w:line="240" w:lineRule="auto"/>
            <w:rPr>
              <w:rFonts w:ascii="Times New Roman" w:hAnsi="Times New Roman" w:cs="Times New Roman"/>
              <w:noProof/>
              <w:sz w:val="24"/>
              <w:szCs w:val="24"/>
            </w:rPr>
          </w:pPr>
          <w:hyperlink w:anchor="_Toc121147564" w:history="1">
            <w:r w:rsidR="00816B1D" w:rsidRPr="00816B1D">
              <w:rPr>
                <w:rStyle w:val="Hyperlink"/>
                <w:rFonts w:ascii="Times New Roman" w:hAnsi="Times New Roman" w:cs="Times New Roman"/>
                <w:noProof/>
                <w:sz w:val="24"/>
                <w:szCs w:val="24"/>
              </w:rPr>
              <w:t>2.</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Concept Map</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4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w:t>
            </w:r>
            <w:r w:rsidR="00816B1D" w:rsidRPr="00816B1D">
              <w:rPr>
                <w:rFonts w:ascii="Times New Roman" w:hAnsi="Times New Roman" w:cs="Times New Roman"/>
                <w:noProof/>
                <w:webHidden/>
                <w:sz w:val="24"/>
                <w:szCs w:val="24"/>
              </w:rPr>
              <w:fldChar w:fldCharType="end"/>
            </w:r>
          </w:hyperlink>
        </w:p>
        <w:p w14:paraId="314A6E90" w14:textId="0EC84035" w:rsidR="00816B1D" w:rsidRPr="00816B1D" w:rsidRDefault="00F53416" w:rsidP="000211FB">
          <w:pPr>
            <w:pStyle w:val="TOC1"/>
            <w:tabs>
              <w:tab w:val="left" w:pos="440"/>
            </w:tabs>
            <w:spacing w:line="240" w:lineRule="auto"/>
            <w:rPr>
              <w:rFonts w:ascii="Times New Roman" w:hAnsi="Times New Roman" w:cs="Times New Roman"/>
              <w:noProof/>
              <w:sz w:val="24"/>
              <w:szCs w:val="24"/>
            </w:rPr>
          </w:pPr>
          <w:hyperlink w:anchor="_Toc121147565" w:history="1">
            <w:r w:rsidR="00816B1D" w:rsidRPr="00816B1D">
              <w:rPr>
                <w:rStyle w:val="Hyperlink"/>
                <w:rFonts w:ascii="Times New Roman" w:hAnsi="Times New Roman" w:cs="Times New Roman"/>
                <w:noProof/>
                <w:sz w:val="24"/>
                <w:szCs w:val="24"/>
              </w:rPr>
              <w:t>3.</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Problem Domain</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5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w:t>
            </w:r>
            <w:r w:rsidR="00816B1D" w:rsidRPr="00816B1D">
              <w:rPr>
                <w:rFonts w:ascii="Times New Roman" w:hAnsi="Times New Roman" w:cs="Times New Roman"/>
                <w:noProof/>
                <w:webHidden/>
                <w:sz w:val="24"/>
                <w:szCs w:val="24"/>
              </w:rPr>
              <w:fldChar w:fldCharType="end"/>
            </w:r>
          </w:hyperlink>
        </w:p>
        <w:p w14:paraId="0F80632E" w14:textId="37A74DF5" w:rsidR="00816B1D" w:rsidRPr="00816B1D" w:rsidRDefault="00F53416" w:rsidP="000211FB">
          <w:pPr>
            <w:pStyle w:val="TOC2"/>
            <w:tabs>
              <w:tab w:val="left" w:pos="880"/>
              <w:tab w:val="right" w:leader="dot" w:pos="9350"/>
            </w:tabs>
            <w:spacing w:line="240" w:lineRule="auto"/>
            <w:rPr>
              <w:rFonts w:ascii="Times New Roman" w:hAnsi="Times New Roman" w:cs="Times New Roman"/>
              <w:noProof/>
              <w:sz w:val="24"/>
              <w:szCs w:val="24"/>
            </w:rPr>
          </w:pPr>
          <w:hyperlink w:anchor="_Toc121147566" w:history="1">
            <w:r w:rsidR="00816B1D" w:rsidRPr="00816B1D">
              <w:rPr>
                <w:rStyle w:val="Hyperlink"/>
                <w:rFonts w:ascii="Times New Roman" w:hAnsi="Times New Roman" w:cs="Times New Roman"/>
                <w:noProof/>
                <w:sz w:val="24"/>
                <w:szCs w:val="24"/>
              </w:rPr>
              <w:t>3.1</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User Review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6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w:t>
            </w:r>
            <w:r w:rsidR="00816B1D" w:rsidRPr="00816B1D">
              <w:rPr>
                <w:rFonts w:ascii="Times New Roman" w:hAnsi="Times New Roman" w:cs="Times New Roman"/>
                <w:noProof/>
                <w:webHidden/>
                <w:sz w:val="24"/>
                <w:szCs w:val="24"/>
              </w:rPr>
              <w:fldChar w:fldCharType="end"/>
            </w:r>
          </w:hyperlink>
        </w:p>
        <w:p w14:paraId="4B699F85" w14:textId="7E561112" w:rsidR="00816B1D" w:rsidRPr="00816B1D" w:rsidRDefault="00F53416" w:rsidP="000211FB">
          <w:pPr>
            <w:pStyle w:val="TOC2"/>
            <w:tabs>
              <w:tab w:val="left" w:pos="880"/>
              <w:tab w:val="right" w:leader="dot" w:pos="9350"/>
            </w:tabs>
            <w:spacing w:line="240" w:lineRule="auto"/>
            <w:rPr>
              <w:rFonts w:ascii="Times New Roman" w:hAnsi="Times New Roman" w:cs="Times New Roman"/>
              <w:noProof/>
              <w:sz w:val="24"/>
              <w:szCs w:val="24"/>
            </w:rPr>
          </w:pPr>
          <w:hyperlink w:anchor="_Toc121147567" w:history="1">
            <w:r w:rsidR="00816B1D" w:rsidRPr="00816B1D">
              <w:rPr>
                <w:rStyle w:val="Hyperlink"/>
                <w:rFonts w:ascii="Times New Roman" w:hAnsi="Times New Roman" w:cs="Times New Roman"/>
                <w:noProof/>
                <w:sz w:val="24"/>
                <w:szCs w:val="24"/>
              </w:rPr>
              <w:t>3.2</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Corporate Advantage</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7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2</w:t>
            </w:r>
            <w:r w:rsidR="00816B1D" w:rsidRPr="00816B1D">
              <w:rPr>
                <w:rFonts w:ascii="Times New Roman" w:hAnsi="Times New Roman" w:cs="Times New Roman"/>
                <w:noProof/>
                <w:webHidden/>
                <w:sz w:val="24"/>
                <w:szCs w:val="24"/>
              </w:rPr>
              <w:fldChar w:fldCharType="end"/>
            </w:r>
          </w:hyperlink>
        </w:p>
        <w:p w14:paraId="2E1999EB" w14:textId="30830119" w:rsidR="00816B1D" w:rsidRPr="00816B1D" w:rsidRDefault="00F53416" w:rsidP="000211FB">
          <w:pPr>
            <w:pStyle w:val="TOC2"/>
            <w:tabs>
              <w:tab w:val="left" w:pos="880"/>
              <w:tab w:val="right" w:leader="dot" w:pos="9350"/>
            </w:tabs>
            <w:spacing w:line="240" w:lineRule="auto"/>
            <w:rPr>
              <w:rFonts w:ascii="Times New Roman" w:hAnsi="Times New Roman" w:cs="Times New Roman"/>
              <w:noProof/>
              <w:sz w:val="24"/>
              <w:szCs w:val="24"/>
            </w:rPr>
          </w:pPr>
          <w:hyperlink w:anchor="_Toc121147568" w:history="1">
            <w:r w:rsidR="00816B1D" w:rsidRPr="00816B1D">
              <w:rPr>
                <w:rStyle w:val="Hyperlink"/>
                <w:rFonts w:ascii="Times New Roman" w:hAnsi="Times New Roman" w:cs="Times New Roman"/>
                <w:noProof/>
                <w:sz w:val="24"/>
                <w:szCs w:val="24"/>
              </w:rPr>
              <w:t>3.3</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Text Summarization</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8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2</w:t>
            </w:r>
            <w:r w:rsidR="00816B1D" w:rsidRPr="00816B1D">
              <w:rPr>
                <w:rFonts w:ascii="Times New Roman" w:hAnsi="Times New Roman" w:cs="Times New Roman"/>
                <w:noProof/>
                <w:webHidden/>
                <w:sz w:val="24"/>
                <w:szCs w:val="24"/>
              </w:rPr>
              <w:fldChar w:fldCharType="end"/>
            </w:r>
          </w:hyperlink>
        </w:p>
        <w:p w14:paraId="273295BA" w14:textId="75F4D2D4"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69" w:history="1">
            <w:r w:rsidR="00816B1D" w:rsidRPr="00816B1D">
              <w:rPr>
                <w:rStyle w:val="Hyperlink"/>
                <w:rFonts w:ascii="Times New Roman" w:hAnsi="Times New Roman" w:cs="Times New Roman"/>
                <w:noProof/>
                <w:sz w:val="24"/>
                <w:szCs w:val="24"/>
              </w:rPr>
              <w:t>3.4 Abstractive and Extractive Technique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9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3</w:t>
            </w:r>
            <w:r w:rsidR="00816B1D" w:rsidRPr="00816B1D">
              <w:rPr>
                <w:rFonts w:ascii="Times New Roman" w:hAnsi="Times New Roman" w:cs="Times New Roman"/>
                <w:noProof/>
                <w:webHidden/>
                <w:sz w:val="24"/>
                <w:szCs w:val="24"/>
              </w:rPr>
              <w:fldChar w:fldCharType="end"/>
            </w:r>
          </w:hyperlink>
        </w:p>
        <w:p w14:paraId="5AA6D3BD" w14:textId="448B3E06"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70" w:history="1">
            <w:r w:rsidR="00816B1D" w:rsidRPr="00816B1D">
              <w:rPr>
                <w:rStyle w:val="Hyperlink"/>
                <w:rFonts w:ascii="Times New Roman" w:hAnsi="Times New Roman" w:cs="Times New Roman"/>
                <w:noProof/>
                <w:sz w:val="24"/>
                <w:szCs w:val="24"/>
              </w:rPr>
              <w:t>3.5 NLP with Deep Learning</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0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4</w:t>
            </w:r>
            <w:r w:rsidR="00816B1D" w:rsidRPr="00816B1D">
              <w:rPr>
                <w:rFonts w:ascii="Times New Roman" w:hAnsi="Times New Roman" w:cs="Times New Roman"/>
                <w:noProof/>
                <w:webHidden/>
                <w:sz w:val="24"/>
                <w:szCs w:val="24"/>
              </w:rPr>
              <w:fldChar w:fldCharType="end"/>
            </w:r>
          </w:hyperlink>
        </w:p>
        <w:p w14:paraId="4D15EB53" w14:textId="5E075E9F"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71" w:history="1">
            <w:r w:rsidR="00816B1D" w:rsidRPr="00816B1D">
              <w:rPr>
                <w:rStyle w:val="Hyperlink"/>
                <w:rFonts w:ascii="Times New Roman" w:hAnsi="Times New Roman" w:cs="Times New Roman"/>
                <w:noProof/>
                <w:sz w:val="24"/>
                <w:szCs w:val="24"/>
              </w:rPr>
              <w:t>3.6 Transformer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1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4</w:t>
            </w:r>
            <w:r w:rsidR="00816B1D" w:rsidRPr="00816B1D">
              <w:rPr>
                <w:rFonts w:ascii="Times New Roman" w:hAnsi="Times New Roman" w:cs="Times New Roman"/>
                <w:noProof/>
                <w:webHidden/>
                <w:sz w:val="24"/>
                <w:szCs w:val="24"/>
              </w:rPr>
              <w:fldChar w:fldCharType="end"/>
            </w:r>
          </w:hyperlink>
        </w:p>
        <w:p w14:paraId="5CF1BE0B" w14:textId="1022F5F7"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72" w:history="1">
            <w:r w:rsidR="00816B1D" w:rsidRPr="00816B1D">
              <w:rPr>
                <w:rStyle w:val="Hyperlink"/>
                <w:rFonts w:ascii="Times New Roman" w:hAnsi="Times New Roman" w:cs="Times New Roman"/>
                <w:noProof/>
                <w:sz w:val="24"/>
                <w:szCs w:val="24"/>
              </w:rPr>
              <w:t>3.7 Hyperparameter Tuning</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2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6</w:t>
            </w:r>
            <w:r w:rsidR="00816B1D" w:rsidRPr="00816B1D">
              <w:rPr>
                <w:rFonts w:ascii="Times New Roman" w:hAnsi="Times New Roman" w:cs="Times New Roman"/>
                <w:noProof/>
                <w:webHidden/>
                <w:sz w:val="24"/>
                <w:szCs w:val="24"/>
              </w:rPr>
              <w:fldChar w:fldCharType="end"/>
            </w:r>
          </w:hyperlink>
        </w:p>
        <w:p w14:paraId="4114A59B" w14:textId="53E76EE7"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73" w:history="1">
            <w:r w:rsidR="00816B1D" w:rsidRPr="00816B1D">
              <w:rPr>
                <w:rStyle w:val="Hyperlink"/>
                <w:rFonts w:ascii="Times New Roman" w:hAnsi="Times New Roman" w:cs="Times New Roman"/>
                <w:noProof/>
                <w:sz w:val="24"/>
                <w:szCs w:val="24"/>
              </w:rPr>
              <w:t>3.8 Generalization</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3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6</w:t>
            </w:r>
            <w:r w:rsidR="00816B1D" w:rsidRPr="00816B1D">
              <w:rPr>
                <w:rFonts w:ascii="Times New Roman" w:hAnsi="Times New Roman" w:cs="Times New Roman"/>
                <w:noProof/>
                <w:webHidden/>
                <w:sz w:val="24"/>
                <w:szCs w:val="24"/>
              </w:rPr>
              <w:fldChar w:fldCharType="end"/>
            </w:r>
          </w:hyperlink>
        </w:p>
        <w:p w14:paraId="5021FD94" w14:textId="6952E10A"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74" w:history="1">
            <w:r w:rsidR="00816B1D" w:rsidRPr="00816B1D">
              <w:rPr>
                <w:rStyle w:val="Hyperlink"/>
                <w:rFonts w:ascii="Times New Roman" w:hAnsi="Times New Roman" w:cs="Times New Roman"/>
                <w:noProof/>
                <w:sz w:val="24"/>
                <w:szCs w:val="24"/>
              </w:rPr>
              <w:t>3.9 Data Expansion</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4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7</w:t>
            </w:r>
            <w:r w:rsidR="00816B1D" w:rsidRPr="00816B1D">
              <w:rPr>
                <w:rFonts w:ascii="Times New Roman" w:hAnsi="Times New Roman" w:cs="Times New Roman"/>
                <w:noProof/>
                <w:webHidden/>
                <w:sz w:val="24"/>
                <w:szCs w:val="24"/>
              </w:rPr>
              <w:fldChar w:fldCharType="end"/>
            </w:r>
          </w:hyperlink>
        </w:p>
        <w:p w14:paraId="430A018A" w14:textId="316C008E" w:rsidR="00816B1D" w:rsidRPr="00816B1D" w:rsidRDefault="00F53416" w:rsidP="000211FB">
          <w:pPr>
            <w:pStyle w:val="TOC1"/>
            <w:tabs>
              <w:tab w:val="left" w:pos="440"/>
            </w:tabs>
            <w:spacing w:line="240" w:lineRule="auto"/>
            <w:rPr>
              <w:rFonts w:ascii="Times New Roman" w:hAnsi="Times New Roman" w:cs="Times New Roman"/>
              <w:noProof/>
              <w:sz w:val="24"/>
              <w:szCs w:val="24"/>
            </w:rPr>
          </w:pPr>
          <w:hyperlink w:anchor="_Toc121147575" w:history="1">
            <w:r w:rsidR="00816B1D" w:rsidRPr="00816B1D">
              <w:rPr>
                <w:rStyle w:val="Hyperlink"/>
                <w:rFonts w:ascii="Times New Roman" w:hAnsi="Times New Roman" w:cs="Times New Roman"/>
                <w:noProof/>
                <w:sz w:val="24"/>
                <w:szCs w:val="24"/>
              </w:rPr>
              <w:t>4.</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Existing Work</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5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7</w:t>
            </w:r>
            <w:r w:rsidR="00816B1D" w:rsidRPr="00816B1D">
              <w:rPr>
                <w:rFonts w:ascii="Times New Roman" w:hAnsi="Times New Roman" w:cs="Times New Roman"/>
                <w:noProof/>
                <w:webHidden/>
                <w:sz w:val="24"/>
                <w:szCs w:val="24"/>
              </w:rPr>
              <w:fldChar w:fldCharType="end"/>
            </w:r>
          </w:hyperlink>
        </w:p>
        <w:p w14:paraId="71E9DEC0" w14:textId="68A58C53"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76" w:history="1">
            <w:r w:rsidR="00816B1D" w:rsidRPr="00816B1D">
              <w:rPr>
                <w:rStyle w:val="Hyperlink"/>
                <w:rFonts w:ascii="Times New Roman" w:hAnsi="Times New Roman" w:cs="Times New Roman"/>
                <w:noProof/>
                <w:sz w:val="24"/>
                <w:szCs w:val="24"/>
              </w:rPr>
              <w:t>4.1 Text Summarization System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6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7</w:t>
            </w:r>
            <w:r w:rsidR="00816B1D" w:rsidRPr="00816B1D">
              <w:rPr>
                <w:rFonts w:ascii="Times New Roman" w:hAnsi="Times New Roman" w:cs="Times New Roman"/>
                <w:noProof/>
                <w:webHidden/>
                <w:sz w:val="24"/>
                <w:szCs w:val="24"/>
              </w:rPr>
              <w:fldChar w:fldCharType="end"/>
            </w:r>
          </w:hyperlink>
        </w:p>
        <w:p w14:paraId="341360DD" w14:textId="5C3B4278"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77" w:history="1">
            <w:r w:rsidR="00816B1D" w:rsidRPr="00816B1D">
              <w:rPr>
                <w:rStyle w:val="Hyperlink"/>
                <w:rFonts w:ascii="Times New Roman" w:hAnsi="Times New Roman" w:cs="Times New Roman"/>
                <w:noProof/>
                <w:sz w:val="24"/>
                <w:szCs w:val="24"/>
              </w:rPr>
              <w:t>4.2 Algorithmic approaches for Text Summarization</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7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7</w:t>
            </w:r>
            <w:r w:rsidR="00816B1D" w:rsidRPr="00816B1D">
              <w:rPr>
                <w:rFonts w:ascii="Times New Roman" w:hAnsi="Times New Roman" w:cs="Times New Roman"/>
                <w:noProof/>
                <w:webHidden/>
                <w:sz w:val="24"/>
                <w:szCs w:val="24"/>
              </w:rPr>
              <w:fldChar w:fldCharType="end"/>
            </w:r>
          </w:hyperlink>
        </w:p>
        <w:p w14:paraId="6677D487" w14:textId="5E3E45FB"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78" w:history="1">
            <w:r w:rsidR="00816B1D" w:rsidRPr="00816B1D">
              <w:rPr>
                <w:rStyle w:val="Hyperlink"/>
                <w:rFonts w:ascii="Times New Roman" w:hAnsi="Times New Roman" w:cs="Times New Roman"/>
                <w:noProof/>
                <w:sz w:val="24"/>
                <w:szCs w:val="24"/>
              </w:rPr>
              <w:t>4.3 Usage of Transformer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8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7</w:t>
            </w:r>
            <w:r w:rsidR="00816B1D" w:rsidRPr="00816B1D">
              <w:rPr>
                <w:rFonts w:ascii="Times New Roman" w:hAnsi="Times New Roman" w:cs="Times New Roman"/>
                <w:noProof/>
                <w:webHidden/>
                <w:sz w:val="24"/>
                <w:szCs w:val="24"/>
              </w:rPr>
              <w:fldChar w:fldCharType="end"/>
            </w:r>
          </w:hyperlink>
        </w:p>
        <w:p w14:paraId="1E211B82" w14:textId="72522812" w:rsidR="00816B1D" w:rsidRPr="00816B1D" w:rsidRDefault="00F53416" w:rsidP="000211FB">
          <w:pPr>
            <w:pStyle w:val="TOC1"/>
            <w:tabs>
              <w:tab w:val="left" w:pos="440"/>
            </w:tabs>
            <w:spacing w:line="240" w:lineRule="auto"/>
            <w:rPr>
              <w:rFonts w:ascii="Times New Roman" w:hAnsi="Times New Roman" w:cs="Times New Roman"/>
              <w:noProof/>
              <w:sz w:val="24"/>
              <w:szCs w:val="24"/>
            </w:rPr>
          </w:pPr>
          <w:hyperlink w:anchor="_Toc121147579" w:history="1">
            <w:r w:rsidR="00816B1D" w:rsidRPr="00816B1D">
              <w:rPr>
                <w:rStyle w:val="Hyperlink"/>
                <w:rFonts w:ascii="Times New Roman" w:hAnsi="Times New Roman" w:cs="Times New Roman"/>
                <w:noProof/>
                <w:sz w:val="24"/>
                <w:szCs w:val="24"/>
              </w:rPr>
              <w:t>5.</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Technological Review</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9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9</w:t>
            </w:r>
            <w:r w:rsidR="00816B1D" w:rsidRPr="00816B1D">
              <w:rPr>
                <w:rFonts w:ascii="Times New Roman" w:hAnsi="Times New Roman" w:cs="Times New Roman"/>
                <w:noProof/>
                <w:webHidden/>
                <w:sz w:val="24"/>
                <w:szCs w:val="24"/>
              </w:rPr>
              <w:fldChar w:fldCharType="end"/>
            </w:r>
          </w:hyperlink>
        </w:p>
        <w:p w14:paraId="7729033E" w14:textId="044A1442" w:rsidR="00816B1D" w:rsidRPr="00816B1D" w:rsidRDefault="00F53416" w:rsidP="000211FB">
          <w:pPr>
            <w:pStyle w:val="TOC2"/>
            <w:tabs>
              <w:tab w:val="left" w:pos="880"/>
              <w:tab w:val="right" w:leader="dot" w:pos="9350"/>
            </w:tabs>
            <w:spacing w:line="240" w:lineRule="auto"/>
            <w:rPr>
              <w:rFonts w:ascii="Times New Roman" w:hAnsi="Times New Roman" w:cs="Times New Roman"/>
              <w:noProof/>
              <w:sz w:val="24"/>
              <w:szCs w:val="24"/>
            </w:rPr>
          </w:pPr>
          <w:hyperlink w:anchor="_Toc121147580" w:history="1">
            <w:r w:rsidR="00816B1D" w:rsidRPr="00816B1D">
              <w:rPr>
                <w:rStyle w:val="Hyperlink"/>
                <w:rFonts w:ascii="Times New Roman" w:hAnsi="Times New Roman" w:cs="Times New Roman"/>
                <w:noProof/>
                <w:sz w:val="24"/>
                <w:szCs w:val="24"/>
              </w:rPr>
              <w:t>5.1</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Proposed architecture for the Generalized Text Summarization System.</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0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9</w:t>
            </w:r>
            <w:r w:rsidR="00816B1D" w:rsidRPr="00816B1D">
              <w:rPr>
                <w:rFonts w:ascii="Times New Roman" w:hAnsi="Times New Roman" w:cs="Times New Roman"/>
                <w:noProof/>
                <w:webHidden/>
                <w:sz w:val="24"/>
                <w:szCs w:val="24"/>
              </w:rPr>
              <w:fldChar w:fldCharType="end"/>
            </w:r>
          </w:hyperlink>
        </w:p>
        <w:p w14:paraId="7B6E6A7D" w14:textId="5B9BE1EA"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81" w:history="1">
            <w:r w:rsidR="00816B1D" w:rsidRPr="00816B1D">
              <w:rPr>
                <w:rStyle w:val="Hyperlink"/>
                <w:rFonts w:ascii="Times New Roman" w:hAnsi="Times New Roman" w:cs="Times New Roman"/>
                <w:noProof/>
                <w:sz w:val="24"/>
                <w:szCs w:val="24"/>
              </w:rPr>
              <w:t>5.2 Machine Learning text summarization technique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1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9</w:t>
            </w:r>
            <w:r w:rsidR="00816B1D" w:rsidRPr="00816B1D">
              <w:rPr>
                <w:rFonts w:ascii="Times New Roman" w:hAnsi="Times New Roman" w:cs="Times New Roman"/>
                <w:noProof/>
                <w:webHidden/>
                <w:sz w:val="24"/>
                <w:szCs w:val="24"/>
              </w:rPr>
              <w:fldChar w:fldCharType="end"/>
            </w:r>
          </w:hyperlink>
        </w:p>
        <w:p w14:paraId="55F83F1C" w14:textId="63BE6DCB"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82" w:history="1">
            <w:r w:rsidR="00816B1D" w:rsidRPr="00816B1D">
              <w:rPr>
                <w:rStyle w:val="Hyperlink"/>
                <w:rFonts w:ascii="Times New Roman" w:hAnsi="Times New Roman" w:cs="Times New Roman"/>
                <w:noProof/>
                <w:sz w:val="24"/>
                <w:szCs w:val="24"/>
              </w:rPr>
              <w:t>5.3 Deep Learning text summarization technique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2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0</w:t>
            </w:r>
            <w:r w:rsidR="00816B1D" w:rsidRPr="00816B1D">
              <w:rPr>
                <w:rFonts w:ascii="Times New Roman" w:hAnsi="Times New Roman" w:cs="Times New Roman"/>
                <w:noProof/>
                <w:webHidden/>
                <w:sz w:val="24"/>
                <w:szCs w:val="24"/>
              </w:rPr>
              <w:fldChar w:fldCharType="end"/>
            </w:r>
          </w:hyperlink>
        </w:p>
        <w:p w14:paraId="2F99FF32" w14:textId="077FEFFD"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83" w:history="1">
            <w:r w:rsidR="00816B1D" w:rsidRPr="00816B1D">
              <w:rPr>
                <w:rStyle w:val="Hyperlink"/>
                <w:rFonts w:ascii="Times New Roman" w:hAnsi="Times New Roman" w:cs="Times New Roman"/>
                <w:noProof/>
                <w:sz w:val="24"/>
                <w:szCs w:val="24"/>
              </w:rPr>
              <w:t>5.4 Available Datasets for generalized text summarization.</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3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1</w:t>
            </w:r>
            <w:r w:rsidR="00816B1D" w:rsidRPr="00816B1D">
              <w:rPr>
                <w:rFonts w:ascii="Times New Roman" w:hAnsi="Times New Roman" w:cs="Times New Roman"/>
                <w:noProof/>
                <w:webHidden/>
                <w:sz w:val="24"/>
                <w:szCs w:val="24"/>
              </w:rPr>
              <w:fldChar w:fldCharType="end"/>
            </w:r>
          </w:hyperlink>
        </w:p>
        <w:p w14:paraId="41DFFBD4" w14:textId="2C4D1522"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84" w:history="1">
            <w:r w:rsidR="00816B1D" w:rsidRPr="00816B1D">
              <w:rPr>
                <w:rStyle w:val="Hyperlink"/>
                <w:rFonts w:ascii="Times New Roman" w:hAnsi="Times New Roman" w:cs="Times New Roman"/>
                <w:noProof/>
                <w:sz w:val="24"/>
                <w:szCs w:val="24"/>
              </w:rPr>
              <w:t>5.5 Preprocessing techniques used in text summarization.</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4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1</w:t>
            </w:r>
            <w:r w:rsidR="00816B1D" w:rsidRPr="00816B1D">
              <w:rPr>
                <w:rFonts w:ascii="Times New Roman" w:hAnsi="Times New Roman" w:cs="Times New Roman"/>
                <w:noProof/>
                <w:webHidden/>
                <w:sz w:val="24"/>
                <w:szCs w:val="24"/>
              </w:rPr>
              <w:fldChar w:fldCharType="end"/>
            </w:r>
          </w:hyperlink>
        </w:p>
        <w:p w14:paraId="48CCC59D" w14:textId="467CF064" w:rsidR="00816B1D" w:rsidRPr="00816B1D" w:rsidRDefault="00F53416" w:rsidP="000211FB">
          <w:pPr>
            <w:pStyle w:val="TOC1"/>
            <w:tabs>
              <w:tab w:val="left" w:pos="440"/>
            </w:tabs>
            <w:spacing w:line="240" w:lineRule="auto"/>
            <w:rPr>
              <w:rFonts w:ascii="Times New Roman" w:hAnsi="Times New Roman" w:cs="Times New Roman"/>
              <w:noProof/>
              <w:sz w:val="24"/>
              <w:szCs w:val="24"/>
            </w:rPr>
          </w:pPr>
          <w:hyperlink w:anchor="_Toc121147585" w:history="1">
            <w:r w:rsidR="00816B1D" w:rsidRPr="00816B1D">
              <w:rPr>
                <w:rStyle w:val="Hyperlink"/>
                <w:rFonts w:ascii="Times New Roman" w:hAnsi="Times New Roman" w:cs="Times New Roman"/>
                <w:noProof/>
                <w:sz w:val="24"/>
                <w:szCs w:val="24"/>
              </w:rPr>
              <w:t>6.</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Evaluation Technique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5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2</w:t>
            </w:r>
            <w:r w:rsidR="00816B1D" w:rsidRPr="00816B1D">
              <w:rPr>
                <w:rFonts w:ascii="Times New Roman" w:hAnsi="Times New Roman" w:cs="Times New Roman"/>
                <w:noProof/>
                <w:webHidden/>
                <w:sz w:val="24"/>
                <w:szCs w:val="24"/>
              </w:rPr>
              <w:fldChar w:fldCharType="end"/>
            </w:r>
          </w:hyperlink>
        </w:p>
        <w:p w14:paraId="72C5EA74" w14:textId="1D4D9E24"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86" w:history="1">
            <w:r w:rsidR="00816B1D" w:rsidRPr="00816B1D">
              <w:rPr>
                <w:rStyle w:val="Hyperlink"/>
                <w:rFonts w:ascii="Times New Roman" w:hAnsi="Times New Roman" w:cs="Times New Roman"/>
                <w:noProof/>
                <w:sz w:val="24"/>
                <w:szCs w:val="24"/>
              </w:rPr>
              <w:t>6.1 Evaluation Approache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6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2</w:t>
            </w:r>
            <w:r w:rsidR="00816B1D" w:rsidRPr="00816B1D">
              <w:rPr>
                <w:rFonts w:ascii="Times New Roman" w:hAnsi="Times New Roman" w:cs="Times New Roman"/>
                <w:noProof/>
                <w:webHidden/>
                <w:sz w:val="24"/>
                <w:szCs w:val="24"/>
              </w:rPr>
              <w:fldChar w:fldCharType="end"/>
            </w:r>
          </w:hyperlink>
        </w:p>
        <w:p w14:paraId="2DC05CDA" w14:textId="103DBB65" w:rsidR="00816B1D" w:rsidRPr="00816B1D" w:rsidRDefault="00F53416" w:rsidP="000211FB">
          <w:pPr>
            <w:pStyle w:val="TOC2"/>
            <w:tabs>
              <w:tab w:val="right" w:leader="dot" w:pos="9350"/>
            </w:tabs>
            <w:spacing w:line="240" w:lineRule="auto"/>
            <w:rPr>
              <w:rFonts w:ascii="Times New Roman" w:hAnsi="Times New Roman" w:cs="Times New Roman"/>
              <w:noProof/>
              <w:sz w:val="24"/>
              <w:szCs w:val="24"/>
            </w:rPr>
          </w:pPr>
          <w:hyperlink w:anchor="_Toc121147587" w:history="1">
            <w:r w:rsidR="00816B1D" w:rsidRPr="00816B1D">
              <w:rPr>
                <w:rStyle w:val="Hyperlink"/>
                <w:rFonts w:ascii="Times New Roman" w:hAnsi="Times New Roman" w:cs="Times New Roman"/>
                <w:noProof/>
                <w:sz w:val="24"/>
                <w:szCs w:val="24"/>
              </w:rPr>
              <w:t>6.2 Benchmarking</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7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2</w:t>
            </w:r>
            <w:r w:rsidR="00816B1D" w:rsidRPr="00816B1D">
              <w:rPr>
                <w:rFonts w:ascii="Times New Roman" w:hAnsi="Times New Roman" w:cs="Times New Roman"/>
                <w:noProof/>
                <w:webHidden/>
                <w:sz w:val="24"/>
                <w:szCs w:val="24"/>
              </w:rPr>
              <w:fldChar w:fldCharType="end"/>
            </w:r>
          </w:hyperlink>
        </w:p>
        <w:p w14:paraId="47B6E2A6" w14:textId="3CC63F93" w:rsidR="00816B1D" w:rsidRPr="00816B1D" w:rsidRDefault="00F53416" w:rsidP="000211FB">
          <w:pPr>
            <w:pStyle w:val="TOC1"/>
            <w:tabs>
              <w:tab w:val="left" w:pos="440"/>
            </w:tabs>
            <w:spacing w:line="240" w:lineRule="auto"/>
            <w:rPr>
              <w:rFonts w:ascii="Times New Roman" w:hAnsi="Times New Roman" w:cs="Times New Roman"/>
              <w:noProof/>
              <w:sz w:val="24"/>
              <w:szCs w:val="24"/>
            </w:rPr>
          </w:pPr>
          <w:hyperlink w:anchor="_Toc121147588" w:history="1">
            <w:r w:rsidR="00816B1D" w:rsidRPr="00816B1D">
              <w:rPr>
                <w:rStyle w:val="Hyperlink"/>
                <w:rFonts w:ascii="Times New Roman" w:hAnsi="Times New Roman" w:cs="Times New Roman"/>
                <w:noProof/>
                <w:sz w:val="24"/>
                <w:szCs w:val="24"/>
              </w:rPr>
              <w:t>7.</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Chapter Summary</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8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3</w:t>
            </w:r>
            <w:r w:rsidR="00816B1D" w:rsidRPr="00816B1D">
              <w:rPr>
                <w:rFonts w:ascii="Times New Roman" w:hAnsi="Times New Roman" w:cs="Times New Roman"/>
                <w:noProof/>
                <w:webHidden/>
                <w:sz w:val="24"/>
                <w:szCs w:val="24"/>
              </w:rPr>
              <w:fldChar w:fldCharType="end"/>
            </w:r>
          </w:hyperlink>
        </w:p>
        <w:p w14:paraId="4E21D0C5" w14:textId="34429101" w:rsidR="00816B1D" w:rsidRPr="00816B1D" w:rsidRDefault="00F53416" w:rsidP="000211FB">
          <w:pPr>
            <w:pStyle w:val="TOC1"/>
            <w:spacing w:line="240" w:lineRule="auto"/>
            <w:rPr>
              <w:rFonts w:ascii="Times New Roman" w:hAnsi="Times New Roman" w:cs="Times New Roman"/>
              <w:noProof/>
              <w:sz w:val="24"/>
              <w:szCs w:val="24"/>
            </w:rPr>
          </w:pPr>
          <w:hyperlink w:anchor="_Toc121147589" w:history="1">
            <w:r w:rsidR="00816B1D" w:rsidRPr="00816B1D">
              <w:rPr>
                <w:rStyle w:val="Hyperlink"/>
                <w:rFonts w:ascii="Times New Roman" w:hAnsi="Times New Roman" w:cs="Times New Roman"/>
                <w:bCs/>
                <w:noProof/>
                <w:sz w:val="24"/>
                <w:szCs w:val="24"/>
              </w:rPr>
              <w:t>Reference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9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I</w:t>
            </w:r>
            <w:r w:rsidR="00816B1D" w:rsidRPr="00816B1D">
              <w:rPr>
                <w:rFonts w:ascii="Times New Roman" w:hAnsi="Times New Roman" w:cs="Times New Roman"/>
                <w:noProof/>
                <w:webHidden/>
                <w:sz w:val="24"/>
                <w:szCs w:val="24"/>
              </w:rPr>
              <w:fldChar w:fldCharType="end"/>
            </w:r>
          </w:hyperlink>
        </w:p>
        <w:p w14:paraId="025306F0" w14:textId="7118327B" w:rsidR="00816B1D" w:rsidRDefault="00F53416" w:rsidP="000211FB">
          <w:pPr>
            <w:pStyle w:val="TOC1"/>
            <w:spacing w:line="240" w:lineRule="auto"/>
            <w:rPr>
              <w:noProof/>
            </w:rPr>
          </w:pPr>
          <w:hyperlink w:anchor="_Toc121147590" w:history="1">
            <w:r w:rsidR="00816B1D" w:rsidRPr="00816B1D">
              <w:rPr>
                <w:rStyle w:val="Hyperlink"/>
                <w:rFonts w:ascii="Times New Roman" w:hAnsi="Times New Roman" w:cs="Times New Roman"/>
                <w:noProof/>
                <w:sz w:val="24"/>
                <w:szCs w:val="24"/>
              </w:rPr>
              <w:t>Appendix A – Concept Map</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90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Iv</w:t>
            </w:r>
            <w:r w:rsidR="00816B1D" w:rsidRPr="00816B1D">
              <w:rPr>
                <w:rFonts w:ascii="Times New Roman" w:hAnsi="Times New Roman" w:cs="Times New Roman"/>
                <w:noProof/>
                <w:webHidden/>
                <w:sz w:val="24"/>
                <w:szCs w:val="24"/>
              </w:rPr>
              <w:fldChar w:fldCharType="end"/>
            </w:r>
          </w:hyperlink>
        </w:p>
        <w:p w14:paraId="3143FCD0" w14:textId="0347C6FB" w:rsidR="00EB135B" w:rsidRPr="00456775" w:rsidRDefault="007C1436" w:rsidP="00E0084D">
          <w:pPr>
            <w:pStyle w:val="TOCHeading"/>
            <w:rPr>
              <w:rFonts w:cs="Times New Roman"/>
              <w:b w:val="0"/>
              <w:noProof/>
              <w:sz w:val="24"/>
              <w:szCs w:val="24"/>
            </w:rPr>
          </w:pPr>
          <w:r w:rsidRPr="009E7ECD">
            <w:rPr>
              <w:rFonts w:cs="Times New Roman"/>
              <w:b w:val="0"/>
              <w:noProof/>
              <w:sz w:val="24"/>
              <w:szCs w:val="24"/>
            </w:rPr>
            <w:fldChar w:fldCharType="end"/>
          </w:r>
          <w:commentRangeEnd w:id="0"/>
          <w:commentRangeEnd w:id="1"/>
          <w:commentRangeEnd w:id="2"/>
          <w:commentRangeEnd w:id="3"/>
          <w:r w:rsidR="00853D45">
            <w:rPr>
              <w:rStyle w:val="CommentReference"/>
              <w:rFonts w:asciiTheme="minorHAnsi" w:eastAsiaTheme="minorEastAsia" w:hAnsiTheme="minorHAnsi" w:cstheme="minorBidi"/>
              <w:b w:val="0"/>
              <w:color w:val="auto"/>
            </w:rPr>
            <w:commentReference w:id="0"/>
          </w:r>
          <w:r w:rsidR="00853D45">
            <w:rPr>
              <w:rStyle w:val="CommentReference"/>
              <w:rFonts w:asciiTheme="minorHAnsi" w:eastAsiaTheme="minorEastAsia" w:hAnsiTheme="minorHAnsi" w:cstheme="minorBidi"/>
              <w:b w:val="0"/>
              <w:color w:val="auto"/>
            </w:rPr>
            <w:commentReference w:id="1"/>
          </w:r>
          <w:r w:rsidR="008779B2">
            <w:rPr>
              <w:rStyle w:val="CommentReference"/>
              <w:rFonts w:asciiTheme="minorHAnsi" w:eastAsiaTheme="minorEastAsia" w:hAnsiTheme="minorHAnsi" w:cstheme="minorBidi"/>
              <w:b w:val="0"/>
              <w:color w:val="auto"/>
            </w:rPr>
            <w:commentReference w:id="2"/>
          </w:r>
          <w:r w:rsidR="00AD4DE1">
            <w:rPr>
              <w:rStyle w:val="CommentReference"/>
              <w:rFonts w:asciiTheme="minorHAnsi" w:eastAsiaTheme="minorEastAsia" w:hAnsiTheme="minorHAnsi" w:cstheme="minorBidi"/>
              <w:b w:val="0"/>
              <w:color w:val="auto"/>
            </w:rPr>
            <w:commentReference w:id="3"/>
          </w:r>
        </w:p>
      </w:sdtContent>
    </w:sdt>
    <w:p w14:paraId="19FA6BB6" w14:textId="77777777" w:rsidR="00B26171" w:rsidRDefault="00B26171">
      <w:pPr>
        <w:rPr>
          <w:rFonts w:ascii="Times New Roman" w:eastAsiaTheme="majorEastAsia" w:hAnsi="Times New Roman" w:cstheme="majorBidi"/>
          <w:b/>
          <w:color w:val="6F1515"/>
          <w:sz w:val="32"/>
          <w:szCs w:val="36"/>
        </w:rPr>
      </w:pPr>
      <w:r>
        <w:br w:type="page"/>
      </w:r>
    </w:p>
    <w:p w14:paraId="3FF4B3C4" w14:textId="0B821F60" w:rsidR="002C4291" w:rsidRPr="00D74537" w:rsidRDefault="002C4291" w:rsidP="005E2676">
      <w:pPr>
        <w:pStyle w:val="Heading1"/>
        <w:spacing w:line="360" w:lineRule="auto"/>
      </w:pPr>
      <w:bookmarkStart w:id="4" w:name="_Toc121147561"/>
      <w:r w:rsidRPr="00D74537">
        <w:lastRenderedPageBreak/>
        <w:t xml:space="preserve">List of </w:t>
      </w:r>
      <w:commentRangeStart w:id="5"/>
      <w:r w:rsidRPr="00D74537">
        <w:t>Figures</w:t>
      </w:r>
      <w:commentRangeEnd w:id="5"/>
      <w:r w:rsidR="00853D45">
        <w:rPr>
          <w:rStyle w:val="CommentReference"/>
          <w:rFonts w:asciiTheme="minorHAnsi" w:eastAsiaTheme="minorEastAsia" w:hAnsiTheme="minorHAnsi" w:cstheme="minorBidi"/>
          <w:b w:val="0"/>
          <w:color w:val="auto"/>
        </w:rPr>
        <w:commentReference w:id="5"/>
      </w:r>
      <w:bookmarkEnd w:id="4"/>
    </w:p>
    <w:p w14:paraId="64E34E18" w14:textId="4F9CBB51"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Pr="005E2676">
          <w:rPr>
            <w:rFonts w:ascii="Times New Roman" w:hAnsi="Times New Roman" w:cs="Times New Roman"/>
            <w:noProof/>
            <w:webHidden/>
            <w:sz w:val="24"/>
            <w:szCs w:val="24"/>
          </w:rPr>
          <w:fldChar w:fldCharType="end"/>
        </w:r>
      </w:hyperlink>
    </w:p>
    <w:p w14:paraId="7F37D6CA" w14:textId="6854E1AA" w:rsidR="002D3F84" w:rsidRPr="00F65430" w:rsidRDefault="00F53416"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6</w:t>
        </w:r>
        <w:r w:rsidR="002D3F84" w:rsidRPr="00F65430">
          <w:rPr>
            <w:rFonts w:ascii="Times New Roman" w:hAnsi="Times New Roman" w:cs="Times New Roman"/>
            <w:noProof/>
            <w:webHidden/>
            <w:sz w:val="24"/>
            <w:szCs w:val="24"/>
          </w:rPr>
          <w:fldChar w:fldCharType="end"/>
        </w:r>
      </w:hyperlink>
    </w:p>
    <w:p w14:paraId="1C380F0D" w14:textId="1CF285F2" w:rsidR="002D3F84" w:rsidRPr="00F65430" w:rsidRDefault="00F53416"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21</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6" w:name="_Toc121147562"/>
      <w:r>
        <w:t xml:space="preserve">List of </w:t>
      </w:r>
      <w:commentRangeStart w:id="7"/>
      <w:r>
        <w:t>Tables</w:t>
      </w:r>
      <w:commentRangeEnd w:id="7"/>
      <w:r w:rsidR="00853D45">
        <w:rPr>
          <w:rStyle w:val="CommentReference"/>
          <w:rFonts w:asciiTheme="minorHAnsi" w:eastAsiaTheme="minorEastAsia" w:hAnsiTheme="minorHAnsi" w:cstheme="minorBidi"/>
          <w:b w:val="0"/>
          <w:color w:val="auto"/>
        </w:rPr>
        <w:commentReference w:id="7"/>
      </w:r>
      <w:bookmarkEnd w:id="6"/>
    </w:p>
    <w:p w14:paraId="1A60D388" w14:textId="43A0A530"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39167FEA" w:rsidR="008F4053" w:rsidRPr="005E2676" w:rsidRDefault="00F53416"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7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9</w:t>
        </w:r>
        <w:r w:rsidR="008F4053" w:rsidRPr="005E2676">
          <w:rPr>
            <w:rFonts w:ascii="Times New Roman" w:hAnsi="Times New Roman" w:cs="Times New Roman"/>
            <w:noProof/>
            <w:webHidden/>
            <w:sz w:val="24"/>
            <w:szCs w:val="24"/>
          </w:rPr>
          <w:fldChar w:fldCharType="end"/>
        </w:r>
      </w:hyperlink>
    </w:p>
    <w:p w14:paraId="01223A4F" w14:textId="4603636C" w:rsidR="008F4053" w:rsidRPr="005E2676" w:rsidRDefault="00F53416"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008F4053" w:rsidRPr="005E2676">
          <w:rPr>
            <w:rFonts w:ascii="Times New Roman" w:hAnsi="Times New Roman" w:cs="Times New Roman"/>
            <w:noProof/>
            <w:webHidden/>
            <w:sz w:val="24"/>
            <w:szCs w:val="24"/>
          </w:rPr>
          <w:fldChar w:fldCharType="end"/>
        </w:r>
      </w:hyperlink>
    </w:p>
    <w:p w14:paraId="1923907D" w14:textId="16FFC99D" w:rsidR="008F4053" w:rsidRPr="005E2676" w:rsidRDefault="00F53416"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7</w:t>
        </w:r>
        <w:r w:rsidR="008F4053" w:rsidRPr="005E2676">
          <w:rPr>
            <w:rFonts w:ascii="Times New Roman" w:hAnsi="Times New Roman" w:cs="Times New Roman"/>
            <w:noProof/>
            <w:webHidden/>
            <w:sz w:val="24"/>
            <w:szCs w:val="24"/>
          </w:rPr>
          <w:fldChar w:fldCharType="end"/>
        </w:r>
      </w:hyperlink>
    </w:p>
    <w:p w14:paraId="046AD033" w14:textId="398BE34F" w:rsidR="008F4053" w:rsidRPr="005E2676" w:rsidRDefault="00F53416"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40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9</w:t>
        </w:r>
        <w:r w:rsidR="008F4053" w:rsidRPr="005E2676">
          <w:rPr>
            <w:rFonts w:ascii="Times New Roman" w:hAnsi="Times New Roman" w:cs="Times New Roman"/>
            <w:noProof/>
            <w:webHidden/>
            <w:sz w:val="24"/>
            <w:szCs w:val="24"/>
          </w:rPr>
          <w:fldChar w:fldCharType="end"/>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60D9833F" w14:textId="460F6CF8" w:rsidR="00BF2BA8" w:rsidRDefault="00BF2BA8" w:rsidP="00BF2BA8">
      <w:pPr>
        <w:spacing w:line="360" w:lineRule="auto"/>
        <w:jc w:val="both"/>
        <w:rPr>
          <w:rFonts w:ascii="Times New Roman" w:hAnsi="Times New Roman" w:cs="Times New Roman"/>
          <w:sz w:val="24"/>
          <w:szCs w:val="24"/>
        </w:rPr>
      </w:pPr>
    </w:p>
    <w:p w14:paraId="04E57DC1" w14:textId="77777777" w:rsidR="00B26171" w:rsidRDefault="00B26171">
      <w:pPr>
        <w:rPr>
          <w:rFonts w:ascii="Times New Roman" w:hAnsi="Times New Roman" w:cs="Times New Roman"/>
          <w:b/>
          <w:bCs/>
          <w:color w:val="6F1515"/>
          <w:sz w:val="32"/>
          <w:szCs w:val="32"/>
        </w:rPr>
      </w:pPr>
      <w:r>
        <w:rPr>
          <w:rFonts w:ascii="Times New Roman" w:hAnsi="Times New Roman" w:cs="Times New Roman"/>
          <w:b/>
          <w:bCs/>
          <w:color w:val="6F1515"/>
          <w:sz w:val="32"/>
          <w:szCs w:val="32"/>
        </w:rPr>
        <w:br w:type="page"/>
      </w:r>
    </w:p>
    <w:p w14:paraId="1A2EEFB1" w14:textId="3702E3AF" w:rsidR="009E5AD6" w:rsidRPr="00FF43C3" w:rsidRDefault="006D459B" w:rsidP="00934D6B">
      <w:pPr>
        <w:spacing w:line="360" w:lineRule="auto"/>
        <w:jc w:val="both"/>
        <w:rPr>
          <w:rFonts w:ascii="Times New Roman" w:hAnsi="Times New Roman" w:cs="Times New Roman"/>
          <w:b/>
          <w:bCs/>
          <w:color w:val="6F1515"/>
          <w:sz w:val="32"/>
          <w:szCs w:val="32"/>
        </w:rPr>
      </w:pPr>
      <w:commentRangeStart w:id="8"/>
      <w:commentRangeStart w:id="9"/>
      <w:r w:rsidRPr="00FF43C3">
        <w:rPr>
          <w:rFonts w:ascii="Times New Roman" w:hAnsi="Times New Roman" w:cs="Times New Roman"/>
          <w:b/>
          <w:bCs/>
          <w:color w:val="6F1515"/>
          <w:sz w:val="32"/>
          <w:szCs w:val="32"/>
        </w:rPr>
        <w:lastRenderedPageBreak/>
        <w:t>Acronyms</w:t>
      </w:r>
      <w:commentRangeEnd w:id="8"/>
      <w:r w:rsidR="00853D45">
        <w:rPr>
          <w:rStyle w:val="CommentReference"/>
        </w:rPr>
        <w:commentReference w:id="8"/>
      </w:r>
      <w:r w:rsidR="00F64292" w:rsidRPr="00FF43C3">
        <w:rPr>
          <w:rFonts w:ascii="Times New Roman" w:hAnsi="Times New Roman" w:cs="Times New Roman"/>
          <w:b/>
          <w:bCs/>
          <w:color w:val="6F1515"/>
          <w:sz w:val="32"/>
          <w:szCs w:val="32"/>
        </w:rPr>
        <w:t xml:space="preserve"> </w:t>
      </w:r>
      <w:commentRangeEnd w:id="9"/>
      <w:r w:rsidR="00853D45">
        <w:rPr>
          <w:rStyle w:val="CommentReference"/>
        </w:rPr>
        <w:commentReference w:id="9"/>
      </w:r>
    </w:p>
    <w:tbl>
      <w:tblPr>
        <w:tblStyle w:val="PlainTable4"/>
        <w:tblW w:w="0" w:type="auto"/>
        <w:tblLook w:val="04A0" w:firstRow="1" w:lastRow="0" w:firstColumn="1" w:lastColumn="0" w:noHBand="0" w:noVBand="1"/>
      </w:tblPr>
      <w:tblGrid>
        <w:gridCol w:w="1800"/>
        <w:gridCol w:w="7110"/>
      </w:tblGrid>
      <w:tr w:rsidR="00095529" w:rsidRPr="006B11E7" w14:paraId="1E68DD22" w14:textId="77777777" w:rsidTr="001B74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15AE24C2" w14:textId="3496D6F9" w:rsidR="00095529" w:rsidRPr="00205B2E" w:rsidRDefault="00095529" w:rsidP="00095529">
            <w:pPr>
              <w:spacing w:line="360" w:lineRule="auto"/>
              <w:rPr>
                <w:rFonts w:ascii="Times New Roman" w:hAnsi="Times New Roman" w:cs="Times New Roman"/>
                <w:bCs w:val="0"/>
                <w:sz w:val="24"/>
                <w:szCs w:val="24"/>
              </w:rPr>
            </w:pPr>
            <w:bookmarkStart w:id="10" w:name="aiacronym"/>
            <w:r w:rsidRPr="00205B2E">
              <w:rPr>
                <w:rFonts w:ascii="Times New Roman" w:hAnsi="Times New Roman" w:cs="Times New Roman"/>
                <w:bCs w:val="0"/>
                <w:sz w:val="24"/>
                <w:szCs w:val="24"/>
              </w:rPr>
              <w:t>AI</w:t>
            </w:r>
            <w:bookmarkEnd w:id="10"/>
            <w:r w:rsidRPr="00205B2E">
              <w:rPr>
                <w:rFonts w:ascii="Times New Roman" w:hAnsi="Times New Roman" w:cs="Times New Roman"/>
                <w:bCs w:val="0"/>
                <w:sz w:val="24"/>
                <w:szCs w:val="24"/>
              </w:rPr>
              <w:t xml:space="preserve"> </w:t>
            </w:r>
          </w:p>
        </w:tc>
        <w:tc>
          <w:tcPr>
            <w:tcW w:w="7110" w:type="dxa"/>
          </w:tcPr>
          <w:p w14:paraId="54C4D694" w14:textId="403B6ECC" w:rsidR="00095529" w:rsidRPr="0017473C" w:rsidRDefault="00095529" w:rsidP="0009552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095529" w:rsidRPr="006B11E7" w14:paraId="76F58F4B"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37F8345F" w14:textId="4C793BCB" w:rsidR="00095529" w:rsidRPr="00205B2E" w:rsidRDefault="00095529" w:rsidP="00095529">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110" w:type="dxa"/>
          </w:tcPr>
          <w:p w14:paraId="47FE043E" w14:textId="78DD18E2"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095529" w:rsidRPr="006B11E7" w14:paraId="6999D4C0"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587291B" w14:textId="7663571A" w:rsidR="00095529" w:rsidRPr="00205B2E" w:rsidRDefault="00095529" w:rsidP="00095529">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110" w:type="dxa"/>
          </w:tcPr>
          <w:p w14:paraId="6D40CA32" w14:textId="226DC0ED"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095529" w:rsidRPr="006B11E7" w14:paraId="73BD7E01"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D83BBDE" w14:textId="72A2B53C"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110" w:type="dxa"/>
          </w:tcPr>
          <w:p w14:paraId="51CAFFA0" w14:textId="61DD17A5"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095529" w:rsidRPr="006B11E7" w14:paraId="756BF97B"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797E73F" w14:textId="47D8C1F0"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110" w:type="dxa"/>
          </w:tcPr>
          <w:p w14:paraId="298F3188" w14:textId="2806A507"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095529" w:rsidRPr="006B11E7" w14:paraId="3DF0C4C2"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A4EE409" w14:textId="6F0F9F60"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110" w:type="dxa"/>
          </w:tcPr>
          <w:p w14:paraId="4F8F0CF4" w14:textId="5EDD7BB9" w:rsidR="00095529" w:rsidRPr="00FF43C3"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 xml:space="preserve">Recall-Oriented Understudy for </w:t>
            </w:r>
            <w:proofErr w:type="spellStart"/>
            <w:r w:rsidRPr="00FF43C3">
              <w:rPr>
                <w:rFonts w:ascii="Times New Roman" w:hAnsi="Times New Roman" w:cs="Times New Roman"/>
                <w:bCs/>
                <w:sz w:val="24"/>
                <w:szCs w:val="24"/>
                <w:shd w:val="clear" w:color="auto" w:fill="FFFFFF"/>
              </w:rPr>
              <w:t>Gisting</w:t>
            </w:r>
            <w:proofErr w:type="spellEnd"/>
            <w:r w:rsidRPr="00FF43C3">
              <w:rPr>
                <w:rFonts w:ascii="Times New Roman" w:hAnsi="Times New Roman" w:cs="Times New Roman"/>
                <w:bCs/>
                <w:sz w:val="24"/>
                <w:szCs w:val="24"/>
                <w:shd w:val="clear" w:color="auto" w:fill="FFFFFF"/>
              </w:rPr>
              <w:t xml:space="preserve"> Evaluation</w:t>
            </w:r>
            <w:r w:rsidRPr="00FF43C3">
              <w:rPr>
                <w:rFonts w:ascii="Times New Roman" w:hAnsi="Times New Roman" w:cs="Times New Roman"/>
                <w:sz w:val="24"/>
                <w:szCs w:val="24"/>
              </w:rPr>
              <w:t>.</w:t>
            </w:r>
          </w:p>
        </w:tc>
      </w:tr>
      <w:tr w:rsidR="00095529" w:rsidRPr="006B11E7" w14:paraId="3676FF57"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58B91154" w14:textId="436C76DE"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110" w:type="dxa"/>
          </w:tcPr>
          <w:p w14:paraId="4EDAAEF6" w14:textId="60BD9787"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roofErr w:type="spellStart"/>
            <w:r w:rsidRPr="0001179A">
              <w:rPr>
                <w:rFonts w:ascii="Times New Roman" w:hAnsi="Times New Roman" w:cs="Times New Roman"/>
                <w:sz w:val="24"/>
                <w:szCs w:val="24"/>
              </w:rPr>
              <w:t>BiLingual</w:t>
            </w:r>
            <w:proofErr w:type="spellEnd"/>
            <w:r w:rsidRPr="0001179A">
              <w:rPr>
                <w:rFonts w:ascii="Times New Roman" w:hAnsi="Times New Roman" w:cs="Times New Roman"/>
                <w:sz w:val="24"/>
                <w:szCs w:val="24"/>
              </w:rPr>
              <w:t xml:space="preserve"> Evaluation Understudy</w:t>
            </w:r>
            <w:r w:rsidRPr="006B11E7">
              <w:rPr>
                <w:rFonts w:ascii="Times New Roman" w:hAnsi="Times New Roman" w:cs="Times New Roman"/>
                <w:sz w:val="24"/>
                <w:szCs w:val="24"/>
              </w:rPr>
              <w:t>.</w:t>
            </w:r>
          </w:p>
        </w:tc>
      </w:tr>
      <w:tr w:rsidR="00095529" w:rsidRPr="006B11E7" w14:paraId="6CA416B4"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E2E7CA2" w14:textId="79869479"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110" w:type="dxa"/>
          </w:tcPr>
          <w:p w14:paraId="28700608" w14:textId="43AAA3AE"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095529" w:rsidRPr="006B11E7" w14:paraId="7054C7BE"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6E07E143" w14:textId="7769FBA0" w:rsidR="00095529" w:rsidRPr="00205B2E" w:rsidRDefault="00095529" w:rsidP="00095529">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110" w:type="dxa"/>
          </w:tcPr>
          <w:p w14:paraId="3F59BA81" w14:textId="384942C9"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095529" w:rsidRPr="006B11E7" w14:paraId="38C3124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F7FBEE7" w14:textId="5F6E5861"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110" w:type="dxa"/>
          </w:tcPr>
          <w:p w14:paraId="62CB9FEC" w14:textId="111C2245"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095529" w:rsidRPr="006B11E7" w14:paraId="431AF88C"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EA00235" w14:textId="6FB9FF57"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110" w:type="dxa"/>
          </w:tcPr>
          <w:p w14:paraId="4B8186BE" w14:textId="182D0206"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095529" w:rsidRPr="006B11E7" w14:paraId="6271218F"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CBDDE4F" w14:textId="292CB3BA"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110" w:type="dxa"/>
          </w:tcPr>
          <w:p w14:paraId="1B067988" w14:textId="65F0AA10"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095529" w:rsidRPr="006B11E7" w14:paraId="6193FD1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9214BE8" w14:textId="45861B88"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110" w:type="dxa"/>
          </w:tcPr>
          <w:p w14:paraId="7D69DEC4" w14:textId="21F9C680"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095529" w:rsidRPr="006B11E7" w14:paraId="48EBD02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56126D0" w14:textId="02E9F3CB"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110" w:type="dxa"/>
          </w:tcPr>
          <w:p w14:paraId="7B1AA9AA" w14:textId="2F7EC9BC"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095529" w:rsidRPr="006B11E7" w14:paraId="36FB282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6C18CC06" w14:textId="77777777"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0E57E384"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110" w:type="dxa"/>
          </w:tcPr>
          <w:p w14:paraId="4A7F3ABC" w14:textId="77777777" w:rsidR="00095529"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17B9338B" w14:textId="0DFD2DDE"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095529" w:rsidRPr="006B11E7" w14:paraId="451B029C"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6D0C62F7" w14:textId="493F4BA5" w:rsidR="00095529" w:rsidRPr="00205B2E" w:rsidRDefault="00095529" w:rsidP="00095529">
            <w:pPr>
              <w:spacing w:line="360" w:lineRule="auto"/>
              <w:rPr>
                <w:rFonts w:ascii="Times New Roman" w:hAnsi="Times New Roman" w:cs="Times New Roman"/>
                <w:bCs w:val="0"/>
                <w:sz w:val="24"/>
                <w:szCs w:val="24"/>
              </w:rPr>
            </w:pPr>
            <w:proofErr w:type="spellStart"/>
            <w:r w:rsidRPr="00205B2E">
              <w:rPr>
                <w:rFonts w:ascii="Times New Roman" w:hAnsi="Times New Roman" w:cs="Times New Roman"/>
                <w:bCs w:val="0"/>
                <w:sz w:val="24"/>
                <w:szCs w:val="24"/>
              </w:rPr>
              <w:t>RoBERTa</w:t>
            </w:r>
            <w:proofErr w:type="spellEnd"/>
          </w:p>
        </w:tc>
        <w:tc>
          <w:tcPr>
            <w:tcW w:w="7110" w:type="dxa"/>
          </w:tcPr>
          <w:p w14:paraId="0F3D7E17" w14:textId="40BF1148"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095529" w:rsidRPr="006B11E7" w14:paraId="7F207C6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08D78076" w14:textId="77777777" w:rsidR="00095529" w:rsidRDefault="00095529" w:rsidP="00095529">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4E67D90D" w14:textId="77777777" w:rsidR="00095529" w:rsidRDefault="00095529" w:rsidP="00095529">
            <w:pPr>
              <w:spacing w:line="360" w:lineRule="auto"/>
              <w:rPr>
                <w:rFonts w:ascii="Times New Roman" w:hAnsi="Times New Roman" w:cs="Times New Roman"/>
                <w:b w:val="0"/>
                <w:sz w:val="24"/>
                <w:szCs w:val="24"/>
              </w:rPr>
            </w:pPr>
            <w:r>
              <w:rPr>
                <w:rFonts w:ascii="Times New Roman" w:hAnsi="Times New Roman" w:cs="Times New Roman"/>
                <w:bCs w:val="0"/>
                <w:sz w:val="24"/>
                <w:szCs w:val="24"/>
              </w:rPr>
              <w:t>REST</w:t>
            </w:r>
          </w:p>
          <w:p w14:paraId="383FF4BD" w14:textId="00FEABAE" w:rsidR="00095529" w:rsidRPr="00205B2E" w:rsidRDefault="00095529" w:rsidP="00095529">
            <w:pPr>
              <w:spacing w:line="360" w:lineRule="auto"/>
              <w:rPr>
                <w:rFonts w:ascii="Times New Roman" w:hAnsi="Times New Roman" w:cs="Times New Roman"/>
                <w:bCs w:val="0"/>
                <w:sz w:val="24"/>
                <w:szCs w:val="24"/>
              </w:rPr>
            </w:pPr>
            <w:r>
              <w:rPr>
                <w:rFonts w:ascii="Times New Roman" w:hAnsi="Times New Roman" w:cs="Times New Roman"/>
                <w:bCs w:val="0"/>
                <w:sz w:val="24"/>
                <w:szCs w:val="24"/>
              </w:rPr>
              <w:t>GPU</w:t>
            </w:r>
          </w:p>
        </w:tc>
        <w:tc>
          <w:tcPr>
            <w:tcW w:w="7110" w:type="dxa"/>
          </w:tcPr>
          <w:p w14:paraId="1C9A8E2E" w14:textId="77777777" w:rsidR="00095529"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704D3A3F" w14:textId="77777777" w:rsidR="00095529"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089CB6E1" w14:textId="5DC08449"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4"/>
          <w:footerReference w:type="first" r:id="rId15"/>
          <w:pgSz w:w="12240" w:h="15840"/>
          <w:pgMar w:top="1440" w:right="1440" w:bottom="1440" w:left="1440" w:header="720" w:footer="720" w:gutter="0"/>
          <w:pgNumType w:fmt="lowerRoman" w:start="1"/>
          <w:cols w:space="720"/>
          <w:docGrid w:linePitch="360"/>
        </w:sectPr>
      </w:pPr>
    </w:p>
    <w:p w14:paraId="45F3C309" w14:textId="1E3719C1" w:rsidR="0095319E" w:rsidRDefault="00B369A8" w:rsidP="009F3571">
      <w:pPr>
        <w:pStyle w:val="Heading1"/>
        <w:numPr>
          <w:ilvl w:val="0"/>
          <w:numId w:val="15"/>
        </w:numPr>
        <w:spacing w:before="0" w:line="360" w:lineRule="auto"/>
        <w:rPr>
          <w:rFonts w:cs="Times New Roman"/>
          <w:bCs/>
          <w:szCs w:val="32"/>
        </w:rPr>
      </w:pPr>
      <w:bookmarkStart w:id="11" w:name="_Toc121147563"/>
      <w:r>
        <w:rPr>
          <w:rFonts w:cs="Times New Roman"/>
          <w:bCs/>
          <w:szCs w:val="32"/>
        </w:rPr>
        <w:lastRenderedPageBreak/>
        <w:t>CHAPTER OVERVIEW</w:t>
      </w:r>
      <w:bookmarkEnd w:id="11"/>
    </w:p>
    <w:p w14:paraId="246626B3" w14:textId="77777777" w:rsidR="003E393E" w:rsidRDefault="00B369A8" w:rsidP="00744057">
      <w:pPr>
        <w:spacing w:line="360" w:lineRule="auto"/>
        <w:jc w:val="both"/>
        <w:rPr>
          <w:rFonts w:ascii="Times New Roman" w:hAnsi="Times New Roman" w:cs="Times New Roman"/>
          <w:sz w:val="24"/>
          <w:szCs w:val="24"/>
        </w:rPr>
      </w:pPr>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 xml:space="preserve">along with the usage of advanced deep learning approaches such as transformers. Additionally, the author </w:t>
      </w:r>
      <w:r w:rsidR="00D35C7D" w:rsidRPr="00B369A8">
        <w:rPr>
          <w:rFonts w:ascii="Times New Roman" w:hAnsi="Times New Roman" w:cs="Times New Roman"/>
          <w:sz w:val="24"/>
          <w:szCs w:val="24"/>
        </w:rPr>
        <w:t>tries</w:t>
      </w:r>
      <w:r w:rsidRPr="00B369A8">
        <w:rPr>
          <w:rFonts w:ascii="Times New Roman" w:hAnsi="Times New Roman" w:cs="Times New Roman"/>
          <w:sz w:val="24"/>
          <w:szCs w:val="24"/>
        </w:rPr>
        <w:t xml:space="preserve"> to create a generalized model that will handle several other domains in addition, not just to only the movie domain</w:t>
      </w:r>
      <w:r w:rsidR="00744057">
        <w:rPr>
          <w:rFonts w:ascii="Times New Roman" w:hAnsi="Times New Roman" w:cs="Times New Roman"/>
          <w:sz w:val="24"/>
          <w:szCs w:val="24"/>
        </w:rPr>
        <w:t xml:space="preserve">. </w:t>
      </w:r>
    </w:p>
    <w:p w14:paraId="23FBA82A" w14:textId="0CAB36D4" w:rsidR="00744057" w:rsidRDefault="00744057" w:rsidP="003E393E">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sidR="003E393E">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5388256B" w14:textId="30CD8CD8" w:rsidR="00360512" w:rsidRDefault="00B26171" w:rsidP="009F3571">
      <w:pPr>
        <w:pStyle w:val="Heading1"/>
        <w:numPr>
          <w:ilvl w:val="0"/>
          <w:numId w:val="15"/>
        </w:numPr>
        <w:spacing w:before="0" w:line="360" w:lineRule="auto"/>
      </w:pPr>
      <w:bookmarkStart w:id="12" w:name="_Toc121147564"/>
      <w:r>
        <w:t>CONCEPT MAP</w:t>
      </w:r>
      <w:bookmarkEnd w:id="12"/>
    </w:p>
    <w:p w14:paraId="4B3D0051" w14:textId="3A2B22B7" w:rsidR="00B17E98" w:rsidRPr="00642F03" w:rsidRDefault="00B17E98" w:rsidP="00642F03">
      <w:pPr>
        <w:spacing w:line="360" w:lineRule="auto"/>
        <w:rPr>
          <w:rFonts w:ascii="Times New Roman" w:hAnsi="Times New Roman" w:cs="Times New Roman"/>
          <w:b/>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sidR="00605AAC">
        <w:rPr>
          <w:rFonts w:ascii="Times New Roman" w:hAnsi="Times New Roman" w:cs="Times New Roman"/>
          <w:sz w:val="24"/>
          <w:szCs w:val="24"/>
        </w:rPr>
        <w:t xml:space="preserve"> The concept map can be found in </w:t>
      </w:r>
      <w:hyperlink w:anchor="ConceptMap" w:history="1">
        <w:r w:rsidR="00605AAC" w:rsidRPr="00215FA4">
          <w:rPr>
            <w:rStyle w:val="Hyperlink"/>
            <w:rFonts w:ascii="Times New Roman" w:hAnsi="Times New Roman" w:cs="Times New Roman"/>
            <w:b/>
            <w:color w:val="auto"/>
            <w:sz w:val="24"/>
            <w:szCs w:val="24"/>
            <w:u w:val="none"/>
          </w:rPr>
          <w:t>Appendix A – Concept Map</w:t>
        </w:r>
      </w:hyperlink>
      <w:r w:rsidR="007E1C8C">
        <w:rPr>
          <w:rFonts w:ascii="Times New Roman" w:hAnsi="Times New Roman" w:cs="Times New Roman"/>
          <w:b/>
          <w:sz w:val="24"/>
          <w:szCs w:val="24"/>
        </w:rPr>
        <w:t>.</w:t>
      </w:r>
    </w:p>
    <w:p w14:paraId="559B0D20" w14:textId="0B216468" w:rsidR="00B26171" w:rsidRDefault="00B26171" w:rsidP="009F3571">
      <w:pPr>
        <w:pStyle w:val="Heading1"/>
        <w:numPr>
          <w:ilvl w:val="0"/>
          <w:numId w:val="15"/>
        </w:numPr>
        <w:spacing w:before="0" w:line="360" w:lineRule="auto"/>
      </w:pPr>
      <w:bookmarkStart w:id="13" w:name="_Toc121147565"/>
      <w:r>
        <w:t>PROBLEM DOMAIN</w:t>
      </w:r>
      <w:bookmarkEnd w:id="13"/>
    </w:p>
    <w:p w14:paraId="271770A3" w14:textId="3AAB1808" w:rsidR="00D15058" w:rsidRPr="00D15058" w:rsidRDefault="00D15058" w:rsidP="00D15058">
      <w:pPr>
        <w:spacing w:line="360" w:lineRule="auto"/>
        <w:jc w:val="both"/>
        <w:rPr>
          <w:rFonts w:ascii="Times New Roman" w:hAnsi="Times New Roman" w:cs="Times New Roman"/>
          <w:sz w:val="24"/>
          <w:szCs w:val="24"/>
        </w:rPr>
      </w:pPr>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69AE606" w14:textId="0C07E431" w:rsidR="00360512" w:rsidRPr="00AC24EA" w:rsidRDefault="00065F34" w:rsidP="003256ED">
      <w:pPr>
        <w:pStyle w:val="Heading2"/>
        <w:numPr>
          <w:ilvl w:val="1"/>
          <w:numId w:val="15"/>
        </w:numPr>
        <w:spacing w:line="360" w:lineRule="auto"/>
        <w:rPr>
          <w:b/>
        </w:rPr>
      </w:pPr>
      <w:bookmarkStart w:id="14" w:name="_Toc121147566"/>
      <w:r w:rsidRPr="00AC24EA">
        <w:rPr>
          <w:b/>
        </w:rPr>
        <w:t>User Reviews</w:t>
      </w:r>
      <w:bookmarkEnd w:id="14"/>
    </w:p>
    <w:p w14:paraId="4ABE3F36" w14:textId="136B860B" w:rsidR="00065F34" w:rsidRDefault="00713B5E" w:rsidP="003256E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sidR="00BA14FC">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589A6C56" w14:textId="622ED19A" w:rsidR="000D3A1C" w:rsidRPr="003256ED" w:rsidRDefault="007E0FBF" w:rsidP="00401D21">
      <w:pPr>
        <w:spacing w:line="360" w:lineRule="auto"/>
        <w:ind w:firstLine="420"/>
        <w:jc w:val="both"/>
        <w:rPr>
          <w:rFonts w:ascii="Times New Roman" w:hAnsi="Times New Roman" w:cs="Times New Roman"/>
          <w:sz w:val="24"/>
          <w:szCs w:val="24"/>
        </w:rPr>
      </w:pPr>
      <w:r w:rsidRPr="007E0FBF">
        <w:rPr>
          <w:rFonts w:ascii="Times New Roman" w:hAnsi="Times New Roman" w:cs="Times New Roman"/>
          <w:sz w:val="24"/>
          <w:szCs w:val="24"/>
        </w:rPr>
        <w:lastRenderedPageBreak/>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Pr>
          <w:rFonts w:ascii="Times New Roman" w:hAnsi="Times New Roman" w:cs="Times New Roman"/>
          <w:sz w:val="24"/>
          <w:szCs w:val="24"/>
        </w:rPr>
        <w:fldChar w:fldCharType="separate"/>
      </w:r>
      <w:r w:rsidRPr="007E0FBF">
        <w:rPr>
          <w:rFonts w:ascii="Times New Roman" w:hAnsi="Times New Roman" w:cs="Times New Roman"/>
          <w:sz w:val="24"/>
        </w:rPr>
        <w:t>(Mukherjee et al., 2020)</w:t>
      </w:r>
      <w:r>
        <w:rPr>
          <w:rFonts w:ascii="Times New Roman" w:hAnsi="Times New Roman" w:cs="Times New Roman"/>
          <w:sz w:val="24"/>
          <w:szCs w:val="24"/>
        </w:rPr>
        <w:fldChar w:fldCharType="end"/>
      </w:r>
      <w:r w:rsidRPr="007E0FBF">
        <w:rPr>
          <w:rFonts w:ascii="Times New Roman" w:hAnsi="Times New Roman" w:cs="Times New Roman"/>
          <w:sz w:val="24"/>
          <w:szCs w:val="24"/>
        </w:rPr>
        <w:t>.</w:t>
      </w:r>
      <w:r w:rsidR="000D3A1C">
        <w:rPr>
          <w:rFonts w:ascii="Times New Roman" w:hAnsi="Times New Roman" w:cs="Times New Roman"/>
          <w:sz w:val="24"/>
          <w:szCs w:val="24"/>
        </w:rPr>
        <w:t xml:space="preserve"> </w:t>
      </w:r>
    </w:p>
    <w:p w14:paraId="1A2FC62C" w14:textId="501E974C" w:rsidR="00065F34" w:rsidRPr="00D4452A" w:rsidRDefault="00F04C09" w:rsidP="007D7A70">
      <w:pPr>
        <w:pStyle w:val="Heading2"/>
        <w:numPr>
          <w:ilvl w:val="1"/>
          <w:numId w:val="15"/>
        </w:numPr>
        <w:spacing w:line="360" w:lineRule="auto"/>
        <w:rPr>
          <w:b/>
        </w:rPr>
      </w:pPr>
      <w:bookmarkStart w:id="15" w:name="_Toc121147567"/>
      <w:r w:rsidRPr="00D4452A">
        <w:rPr>
          <w:b/>
        </w:rPr>
        <w:t>Corporate Advantage</w:t>
      </w:r>
      <w:bookmarkEnd w:id="15"/>
    </w:p>
    <w:p w14:paraId="4B73225D" w14:textId="17F3A44C" w:rsidR="00127AE5" w:rsidRDefault="007D7A70" w:rsidP="007D7A70">
      <w:pPr>
        <w:pStyle w:val="ListParagraph"/>
        <w:spacing w:line="360" w:lineRule="auto"/>
        <w:ind w:left="0"/>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02BF61CF" w14:textId="548FF8FA" w:rsidR="00127AE5" w:rsidRPr="007D7A70" w:rsidRDefault="00CC4C1E" w:rsidP="00401D21">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349841BC" w14:textId="60B9A46E" w:rsidR="00F04C09" w:rsidRDefault="00F04C09" w:rsidP="00693DDF">
      <w:pPr>
        <w:pStyle w:val="Heading2"/>
        <w:numPr>
          <w:ilvl w:val="1"/>
          <w:numId w:val="15"/>
        </w:numPr>
        <w:spacing w:line="360" w:lineRule="auto"/>
        <w:rPr>
          <w:b/>
        </w:rPr>
      </w:pPr>
      <w:bookmarkStart w:id="16" w:name="_Toc121147568"/>
      <w:r w:rsidRPr="00D4452A">
        <w:rPr>
          <w:b/>
        </w:rPr>
        <w:t>Text Summarization</w:t>
      </w:r>
      <w:bookmarkEnd w:id="16"/>
    </w:p>
    <w:p w14:paraId="1D84386E" w14:textId="77777777" w:rsidR="00E020C6" w:rsidRDefault="00222CD6" w:rsidP="00693DDF">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66ACF">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00466ACF"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sidR="00E60A9C">
        <w:rPr>
          <w:rFonts w:ascii="Times New Roman" w:hAnsi="Times New Roman" w:cs="Times New Roman"/>
          <w:sz w:val="24"/>
          <w:szCs w:val="24"/>
        </w:rPr>
        <w:t xml:space="preserve"> </w:t>
      </w:r>
    </w:p>
    <w:p w14:paraId="27D0C6EE" w14:textId="743B2EED" w:rsidR="004D14EF" w:rsidRDefault="002216F3" w:rsidP="00401D21">
      <w:pPr>
        <w:spacing w:line="360" w:lineRule="auto"/>
        <w:ind w:firstLine="7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sidR="00F828C0">
        <w:rPr>
          <w:rFonts w:ascii="Times New Roman" w:hAnsi="Times New Roman" w:cs="Times New Roman"/>
          <w:sz w:val="24"/>
          <w:szCs w:val="24"/>
        </w:rPr>
        <w:t>.</w:t>
      </w:r>
      <w:r>
        <w:rPr>
          <w:rFonts w:ascii="Times New Roman" w:hAnsi="Times New Roman" w:cs="Times New Roman"/>
          <w:sz w:val="24"/>
          <w:szCs w:val="24"/>
        </w:rPr>
        <w:t xml:space="preserve"> </w:t>
      </w:r>
    </w:p>
    <w:p w14:paraId="0758FE52" w14:textId="1A6C19E2" w:rsidR="00F04C09" w:rsidRDefault="004D14EF" w:rsidP="00401D21">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6EEE96B6" w14:textId="77777777" w:rsidR="004D14EF" w:rsidRPr="00D4452A" w:rsidRDefault="004D14EF" w:rsidP="00F04C09">
      <w:pPr>
        <w:rPr>
          <w:b/>
        </w:rPr>
      </w:pPr>
    </w:p>
    <w:p w14:paraId="2069D737" w14:textId="0BF40B8C" w:rsidR="00F04C09" w:rsidRPr="00D4452A" w:rsidRDefault="00F04C09" w:rsidP="00693DDF">
      <w:pPr>
        <w:pStyle w:val="Heading2"/>
        <w:spacing w:line="360" w:lineRule="auto"/>
        <w:rPr>
          <w:b/>
        </w:rPr>
      </w:pPr>
      <w:bookmarkStart w:id="17" w:name="_Toc121147569"/>
      <w:r w:rsidRPr="00D4452A">
        <w:rPr>
          <w:b/>
        </w:rPr>
        <w:lastRenderedPageBreak/>
        <w:t>3.4 Abstractive</w:t>
      </w:r>
      <w:r w:rsidR="00661D8A">
        <w:rPr>
          <w:b/>
        </w:rPr>
        <w:t xml:space="preserve"> and </w:t>
      </w:r>
      <w:r w:rsidRPr="00D4452A">
        <w:rPr>
          <w:b/>
        </w:rPr>
        <w:t>Extractive</w:t>
      </w:r>
      <w:r w:rsidR="00661D8A">
        <w:rPr>
          <w:b/>
        </w:rPr>
        <w:t xml:space="preserve"> Techniques</w:t>
      </w:r>
      <w:bookmarkEnd w:id="17"/>
    </w:p>
    <w:p w14:paraId="7EA40868" w14:textId="033DF58C" w:rsidR="002B1FD0" w:rsidRDefault="00A67686" w:rsidP="008C6D0B">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sidR="009168D8">
        <w:rPr>
          <w:rFonts w:ascii="Times New Roman" w:hAnsi="Times New Roman" w:cs="Times New Roman"/>
          <w:sz w:val="24"/>
          <w:szCs w:val="24"/>
        </w:rPr>
        <w:t xml:space="preserve"> </w:t>
      </w:r>
      <w:r w:rsidR="00787D31" w:rsidRPr="00787D31">
        <w:rPr>
          <w:rFonts w:ascii="Times New Roman" w:hAnsi="Times New Roman" w:cs="Times New Roman"/>
          <w:sz w:val="24"/>
          <w:szCs w:val="24"/>
        </w:rPr>
        <w:t>Additionally, it is well recognized that a strong abstractive summary encompasses the input's key details and is linguistically fluent</w:t>
      </w:r>
      <w:r w:rsidR="00787D31">
        <w:rPr>
          <w:rFonts w:ascii="Times New Roman" w:hAnsi="Times New Roman" w:cs="Times New Roman"/>
          <w:sz w:val="24"/>
          <w:szCs w:val="24"/>
        </w:rPr>
        <w:t xml:space="preserve"> </w:t>
      </w:r>
      <w:r w:rsidR="00787D31">
        <w:rPr>
          <w:rFonts w:ascii="Times New Roman" w:hAnsi="Times New Roman" w:cs="Times New Roman"/>
          <w:sz w:val="24"/>
          <w:szCs w:val="24"/>
        </w:rPr>
        <w:fldChar w:fldCharType="begin"/>
      </w:r>
      <w:r w:rsidR="00787D31">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sidR="00787D31">
        <w:rPr>
          <w:rFonts w:ascii="Times New Roman" w:hAnsi="Times New Roman" w:cs="Times New Roman"/>
          <w:sz w:val="24"/>
          <w:szCs w:val="24"/>
        </w:rPr>
        <w:fldChar w:fldCharType="separate"/>
      </w:r>
      <w:r w:rsidR="00787D31" w:rsidRPr="00787D31">
        <w:rPr>
          <w:rFonts w:ascii="Times New Roman" w:hAnsi="Times New Roman" w:cs="Times New Roman"/>
          <w:sz w:val="24"/>
        </w:rPr>
        <w:t>(Zhang et al., 2020)</w:t>
      </w:r>
      <w:r w:rsidR="00787D31">
        <w:rPr>
          <w:rFonts w:ascii="Times New Roman" w:hAnsi="Times New Roman" w:cs="Times New Roman"/>
          <w:sz w:val="24"/>
          <w:szCs w:val="24"/>
        </w:rPr>
        <w:fldChar w:fldCharType="end"/>
      </w:r>
      <w:r w:rsidR="00525224">
        <w:rPr>
          <w:rFonts w:ascii="Times New Roman" w:hAnsi="Times New Roman" w:cs="Times New Roman"/>
          <w:sz w:val="24"/>
          <w:szCs w:val="24"/>
        </w:rPr>
        <w:t>.</w:t>
      </w:r>
    </w:p>
    <w:p w14:paraId="355B5639" w14:textId="375F5E9C" w:rsidR="00E82E00" w:rsidRDefault="00787D31" w:rsidP="00401D21">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sidR="00E60A9C">
        <w:rPr>
          <w:rFonts w:ascii="Times New Roman" w:hAnsi="Times New Roman" w:cs="Times New Roman"/>
          <w:sz w:val="24"/>
          <w:szCs w:val="24"/>
        </w:rPr>
        <w:t xml:space="preserve"> </w:t>
      </w:r>
      <w:r w:rsidR="002B1FD0"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sidR="002B1FD0">
        <w:rPr>
          <w:rFonts w:ascii="Times New Roman" w:hAnsi="Times New Roman" w:cs="Times New Roman"/>
          <w:sz w:val="24"/>
          <w:szCs w:val="24"/>
        </w:rPr>
        <w:t xml:space="preserve"> </w:t>
      </w:r>
      <w:r w:rsidR="002B1FD0">
        <w:rPr>
          <w:rFonts w:ascii="Times New Roman" w:hAnsi="Times New Roman" w:cs="Times New Roman"/>
          <w:sz w:val="24"/>
          <w:szCs w:val="24"/>
        </w:rPr>
        <w:fldChar w:fldCharType="begin"/>
      </w:r>
      <w:r w:rsidR="00172E36">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sidR="002B1FD0">
        <w:rPr>
          <w:rFonts w:ascii="Times New Roman" w:hAnsi="Times New Roman" w:cs="Times New Roman"/>
          <w:sz w:val="24"/>
          <w:szCs w:val="24"/>
        </w:rPr>
        <w:fldChar w:fldCharType="separate"/>
      </w:r>
      <w:r w:rsidR="00172E36" w:rsidRPr="00172E36">
        <w:rPr>
          <w:rFonts w:ascii="Times New Roman" w:hAnsi="Times New Roman" w:cs="Times New Roman"/>
          <w:sz w:val="24"/>
        </w:rPr>
        <w:t>(Kirmani et al., 2019; Abolghasemi, Dadkhah and Tohidi, 2022)</w:t>
      </w:r>
      <w:r w:rsidR="002B1FD0">
        <w:rPr>
          <w:rFonts w:ascii="Times New Roman" w:hAnsi="Times New Roman" w:cs="Times New Roman"/>
          <w:sz w:val="24"/>
          <w:szCs w:val="24"/>
        </w:rPr>
        <w:fldChar w:fldCharType="end"/>
      </w:r>
      <w:r w:rsidR="002B1FD0" w:rsidRPr="002B1FD0">
        <w:rPr>
          <w:rFonts w:ascii="Times New Roman" w:hAnsi="Times New Roman" w:cs="Times New Roman"/>
          <w:sz w:val="24"/>
          <w:szCs w:val="24"/>
        </w:rPr>
        <w:t>.</w:t>
      </w:r>
    </w:p>
    <w:p w14:paraId="1B724C5A" w14:textId="12307B65" w:rsidR="00E82E00" w:rsidRDefault="00E82E00" w:rsidP="00693DDF">
      <w:pPr>
        <w:pStyle w:val="ListParagraph"/>
        <w:spacing w:line="360" w:lineRule="auto"/>
        <w:ind w:left="0"/>
        <w:jc w:val="both"/>
        <w:rPr>
          <w:rFonts w:ascii="Times New Roman" w:hAnsi="Times New Roman" w:cs="Times New Roman"/>
          <w:sz w:val="24"/>
          <w:szCs w:val="24"/>
        </w:rPr>
      </w:pPr>
    </w:p>
    <w:p w14:paraId="68FA7DF9" w14:textId="3DF5DBA0" w:rsidR="00E82E00" w:rsidRDefault="00172E36" w:rsidP="004A47A3">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sidR="00016A54">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661D8A" w14:paraId="43F5CCB6" w14:textId="77777777" w:rsidTr="00661D8A">
        <w:tc>
          <w:tcPr>
            <w:tcW w:w="4585" w:type="dxa"/>
            <w:shd w:val="clear" w:color="auto" w:fill="F2F2F2" w:themeFill="background1" w:themeFillShade="F2"/>
          </w:tcPr>
          <w:p w14:paraId="0CDD0A5E" w14:textId="2BE539F6" w:rsidR="00661D8A" w:rsidRPr="00016A54" w:rsidRDefault="00661D8A" w:rsidP="004A47A3">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16E36961" w14:textId="1FF8661F" w:rsidR="00661D8A" w:rsidRPr="00016A54" w:rsidRDefault="00661D8A" w:rsidP="004A47A3">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661D8A" w14:paraId="57B50DCE" w14:textId="77777777" w:rsidTr="00284C14">
        <w:trPr>
          <w:trHeight w:val="1277"/>
        </w:trPr>
        <w:tc>
          <w:tcPr>
            <w:tcW w:w="4585" w:type="dxa"/>
            <w:shd w:val="clear" w:color="auto" w:fill="FFFFFF" w:themeFill="background1"/>
          </w:tcPr>
          <w:p w14:paraId="401F3791" w14:textId="33682242" w:rsidR="00661D8A" w:rsidRPr="00532430" w:rsidRDefault="00BC3D0F" w:rsidP="005324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w:t>
            </w:r>
            <w:r w:rsidR="005E74EA">
              <w:rPr>
                <w:rFonts w:ascii="Times New Roman" w:hAnsi="Times New Roman" w:cs="Times New Roman"/>
                <w:sz w:val="24"/>
                <w:szCs w:val="24"/>
              </w:rPr>
              <w:t>do, meaning it creates its own context</w:t>
            </w:r>
            <w:r w:rsidR="00661D8A">
              <w:rPr>
                <w:rFonts w:ascii="Times New Roman" w:hAnsi="Times New Roman" w:cs="Times New Roman"/>
                <w:sz w:val="24"/>
                <w:szCs w:val="24"/>
              </w:rPr>
              <w:t xml:space="preserve"> </w:t>
            </w:r>
            <w:r w:rsidR="00661D8A">
              <w:rPr>
                <w:rFonts w:ascii="Times New Roman" w:hAnsi="Times New Roman" w:cs="Times New Roman"/>
                <w:sz w:val="24"/>
                <w:szCs w:val="24"/>
              </w:rPr>
              <w:fldChar w:fldCharType="begin"/>
            </w:r>
            <w:r w:rsidR="00661D8A">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661D8A">
              <w:rPr>
                <w:rFonts w:ascii="Times New Roman" w:hAnsi="Times New Roman" w:cs="Times New Roman"/>
                <w:sz w:val="24"/>
                <w:szCs w:val="24"/>
              </w:rPr>
              <w:fldChar w:fldCharType="separate"/>
            </w:r>
            <w:r w:rsidR="00661D8A" w:rsidRPr="00A67686">
              <w:rPr>
                <w:rFonts w:ascii="Times New Roman" w:hAnsi="Times New Roman" w:cs="Times New Roman"/>
                <w:sz w:val="24"/>
              </w:rPr>
              <w:t>(Mahajan et al., 2021)</w:t>
            </w:r>
            <w:r w:rsidR="00661D8A">
              <w:rPr>
                <w:rFonts w:ascii="Times New Roman" w:hAnsi="Times New Roman" w:cs="Times New Roman"/>
                <w:sz w:val="24"/>
                <w:szCs w:val="24"/>
              </w:rPr>
              <w:fldChar w:fldCharType="end"/>
            </w:r>
          </w:p>
        </w:tc>
        <w:tc>
          <w:tcPr>
            <w:tcW w:w="4770" w:type="dxa"/>
            <w:shd w:val="clear" w:color="auto" w:fill="FFFFFF" w:themeFill="background1"/>
          </w:tcPr>
          <w:p w14:paraId="08A3845B" w14:textId="121E09F7" w:rsidR="00661D8A" w:rsidRPr="00532430" w:rsidRDefault="00661D8A" w:rsidP="005324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661D8A" w14:paraId="7E9F8927" w14:textId="77777777" w:rsidTr="00661D8A">
        <w:tc>
          <w:tcPr>
            <w:tcW w:w="4585" w:type="dxa"/>
            <w:shd w:val="clear" w:color="auto" w:fill="FFFFFF" w:themeFill="background1"/>
          </w:tcPr>
          <w:p w14:paraId="10D1A691" w14:textId="5994D3E6" w:rsidR="00661D8A" w:rsidRPr="005E74EA" w:rsidRDefault="005E74EA" w:rsidP="005E74E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r w:rsidR="00284C14">
              <w:rPr>
                <w:rFonts w:ascii="Times New Roman" w:hAnsi="Times New Roman" w:cs="Times New Roman"/>
                <w:sz w:val="24"/>
                <w:szCs w:val="24"/>
              </w:rPr>
              <w:t>.</w:t>
            </w:r>
          </w:p>
        </w:tc>
        <w:tc>
          <w:tcPr>
            <w:tcW w:w="4770" w:type="dxa"/>
            <w:shd w:val="clear" w:color="auto" w:fill="FFFFFF" w:themeFill="background1"/>
          </w:tcPr>
          <w:p w14:paraId="55EFC54B" w14:textId="70DD201E" w:rsidR="00661D8A" w:rsidRPr="005E74EA" w:rsidRDefault="005E74EA" w:rsidP="005E74EA">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Capable of visualizing sentence scores and investigating gradient-based ways to 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123EEA" w14:paraId="5C47FB04" w14:textId="77777777" w:rsidTr="00284C14">
        <w:trPr>
          <w:trHeight w:val="1250"/>
        </w:trPr>
        <w:tc>
          <w:tcPr>
            <w:tcW w:w="4585" w:type="dxa"/>
            <w:shd w:val="clear" w:color="auto" w:fill="FFFFFF" w:themeFill="background1"/>
          </w:tcPr>
          <w:p w14:paraId="54869A54" w14:textId="642F30F7" w:rsidR="00123EEA" w:rsidRDefault="00216971" w:rsidP="005E74E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re is a probability of creating information which may be faulty or that gives a different in meaning compared to the original text.</w:t>
            </w:r>
          </w:p>
        </w:tc>
        <w:tc>
          <w:tcPr>
            <w:tcW w:w="4770" w:type="dxa"/>
            <w:shd w:val="clear" w:color="auto" w:fill="FFFFFF" w:themeFill="background1"/>
          </w:tcPr>
          <w:p w14:paraId="4ADB5B3C" w14:textId="5E7A8619" w:rsidR="00123EEA" w:rsidRPr="005E74EA" w:rsidRDefault="001A731D" w:rsidP="005E74EA">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B8896B5" w14:textId="379885D0" w:rsidR="00F04C09" w:rsidRPr="00D4452A" w:rsidRDefault="00F04C09" w:rsidP="00693DDF">
      <w:pPr>
        <w:pStyle w:val="Heading2"/>
        <w:spacing w:line="360" w:lineRule="auto"/>
        <w:rPr>
          <w:b/>
        </w:rPr>
      </w:pPr>
      <w:bookmarkStart w:id="18" w:name="_Toc121147570"/>
      <w:r w:rsidRPr="00D4452A">
        <w:rPr>
          <w:b/>
        </w:rPr>
        <w:lastRenderedPageBreak/>
        <w:t>3.5 NLP with Deep Learning</w:t>
      </w:r>
      <w:bookmarkEnd w:id="18"/>
    </w:p>
    <w:p w14:paraId="07660CFC" w14:textId="37B11E39" w:rsidR="0071151F" w:rsidRDefault="0071151F" w:rsidP="008A1B6F">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7C7D8E02" w14:textId="0EB66C51" w:rsidR="008D2A41" w:rsidRPr="008A1B6F" w:rsidRDefault="008A1B6F" w:rsidP="00401D21">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16136224" w14:textId="46FA3DE5" w:rsidR="00F04C09" w:rsidRDefault="00F04C09" w:rsidP="00693DDF">
      <w:pPr>
        <w:pStyle w:val="Heading2"/>
        <w:spacing w:line="360" w:lineRule="auto"/>
        <w:rPr>
          <w:b/>
        </w:rPr>
      </w:pPr>
      <w:bookmarkStart w:id="19" w:name="_Toc121147571"/>
      <w:r w:rsidRPr="00D4452A">
        <w:rPr>
          <w:b/>
        </w:rPr>
        <w:t>3.6 Transformers</w:t>
      </w:r>
      <w:bookmarkEnd w:id="19"/>
    </w:p>
    <w:p w14:paraId="1018BD84" w14:textId="65DD250F" w:rsidR="00C66A9E" w:rsidRDefault="00C66A9E" w:rsidP="00C66A9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71527FED" w14:textId="255F0CEE" w:rsidR="00747D8C" w:rsidRPr="00401D21" w:rsidRDefault="005C62C3" w:rsidP="00401D21">
      <w:pPr>
        <w:spacing w:line="360" w:lineRule="auto"/>
        <w:ind w:firstLine="720"/>
        <w:jc w:val="both"/>
        <w:rPr>
          <w:rFonts w:ascii="Times New Roman" w:hAnsi="Times New Roman" w:cs="Times New Roman"/>
          <w:sz w:val="24"/>
          <w:szCs w:val="24"/>
        </w:rPr>
      </w:pP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30B64CA8" w14:textId="5FC8F439" w:rsidR="00696A7B" w:rsidRDefault="00696A7B" w:rsidP="00401D21">
      <w:pPr>
        <w:spacing w:line="360" w:lineRule="auto"/>
        <w:ind w:firstLine="720"/>
        <w:jc w:val="both"/>
        <w:rPr>
          <w:rFonts w:ascii="Times New Roman" w:hAnsi="Times New Roman" w:cs="Times New Roman"/>
          <w:sz w:val="24"/>
          <w:szCs w:val="24"/>
        </w:rPr>
      </w:pP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241943EB" w14:textId="784F4990" w:rsidR="00696A7B" w:rsidRDefault="00696A7B" w:rsidP="00696A7B">
      <w:pPr>
        <w:spacing w:line="360" w:lineRule="auto"/>
        <w:jc w:val="both"/>
        <w:rPr>
          <w:rFonts w:ascii="Times New Roman" w:hAnsi="Times New Roman" w:cs="Times New Roman"/>
          <w:sz w:val="24"/>
          <w:szCs w:val="24"/>
        </w:rPr>
      </w:pPr>
    </w:p>
    <w:p w14:paraId="14C60630" w14:textId="0BE81012" w:rsidR="00696A7B" w:rsidRDefault="00696A7B" w:rsidP="00696A7B">
      <w:pPr>
        <w:spacing w:line="360" w:lineRule="auto"/>
        <w:jc w:val="both"/>
        <w:rPr>
          <w:rFonts w:ascii="Times New Roman" w:hAnsi="Times New Roman" w:cs="Times New Roman"/>
          <w:sz w:val="24"/>
          <w:szCs w:val="24"/>
        </w:rPr>
      </w:pPr>
    </w:p>
    <w:p w14:paraId="60BD3198" w14:textId="552470C1" w:rsidR="00696A7B" w:rsidRDefault="00696A7B" w:rsidP="00696A7B">
      <w:pPr>
        <w:spacing w:line="360" w:lineRule="auto"/>
        <w:jc w:val="both"/>
        <w:rPr>
          <w:rFonts w:ascii="Times New Roman" w:hAnsi="Times New Roman" w:cs="Times New Roman"/>
          <w:sz w:val="24"/>
          <w:szCs w:val="24"/>
        </w:rPr>
      </w:pPr>
    </w:p>
    <w:p w14:paraId="72068276" w14:textId="77777777" w:rsidR="00696A7B" w:rsidRDefault="00696A7B" w:rsidP="00696A7B">
      <w:pPr>
        <w:spacing w:line="360" w:lineRule="auto"/>
        <w:jc w:val="both"/>
        <w:rPr>
          <w:rFonts w:ascii="Times New Roman" w:hAnsi="Times New Roman" w:cs="Times New Roman"/>
          <w:sz w:val="24"/>
          <w:szCs w:val="24"/>
        </w:rPr>
      </w:pPr>
    </w:p>
    <w:p w14:paraId="271F8DA4" w14:textId="4C28F8F8" w:rsidR="00696A7B" w:rsidRPr="00143138" w:rsidRDefault="00696A7B" w:rsidP="00143138">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w:t>
      </w:r>
      <w:r w:rsidR="005F68A5" w:rsidRPr="00143138">
        <w:rPr>
          <w:rFonts w:ascii="Times New Roman" w:hAnsi="Times New Roman" w:cs="Times New Roman"/>
          <w:i/>
          <w:sz w:val="24"/>
          <w:szCs w:val="24"/>
        </w:rPr>
        <w:t>–</w:t>
      </w:r>
      <w:r w:rsidRPr="00143138">
        <w:rPr>
          <w:rFonts w:ascii="Times New Roman" w:hAnsi="Times New Roman" w:cs="Times New Roman"/>
          <w:i/>
          <w:sz w:val="24"/>
          <w:szCs w:val="24"/>
        </w:rPr>
        <w:t xml:space="preserve"> </w:t>
      </w:r>
      <w:r w:rsidR="005F68A5" w:rsidRPr="00143138">
        <w:rPr>
          <w:rFonts w:ascii="Times New Roman" w:hAnsi="Times New Roman" w:cs="Times New Roman"/>
          <w:i/>
          <w:sz w:val="24"/>
          <w:szCs w:val="24"/>
        </w:rPr>
        <w:t>Transformer Architecture Downloads Rate</w:t>
      </w:r>
      <w:r w:rsidR="00143138" w:rsidRPr="00143138">
        <w:rPr>
          <w:rFonts w:ascii="Times New Roman" w:hAnsi="Times New Roman" w:cs="Times New Roman"/>
          <w:i/>
          <w:sz w:val="24"/>
          <w:szCs w:val="24"/>
        </w:rPr>
        <w:t xml:space="preserve"> </w:t>
      </w:r>
      <w:r w:rsidR="00143138" w:rsidRPr="00143138">
        <w:rPr>
          <w:rFonts w:ascii="Times New Roman" w:hAnsi="Times New Roman" w:cs="Times New Roman"/>
          <w:i/>
          <w:sz w:val="24"/>
          <w:szCs w:val="24"/>
        </w:rPr>
        <w:fldChar w:fldCharType="begin"/>
      </w:r>
      <w:r w:rsidR="009542B4">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143138" w:rsidRPr="00143138">
        <w:rPr>
          <w:rFonts w:ascii="Times New Roman" w:hAnsi="Times New Roman" w:cs="Times New Roman"/>
          <w:i/>
          <w:sz w:val="24"/>
          <w:szCs w:val="24"/>
        </w:rPr>
        <w:fldChar w:fldCharType="separate"/>
      </w:r>
      <w:r w:rsidR="00143138" w:rsidRPr="00143138">
        <w:rPr>
          <w:rFonts w:ascii="Times New Roman" w:hAnsi="Times New Roman" w:cs="Times New Roman"/>
          <w:i/>
          <w:sz w:val="24"/>
        </w:rPr>
        <w:t>(Wolf et al., 2020)</w:t>
      </w:r>
      <w:r w:rsidR="00143138" w:rsidRPr="00143138">
        <w:rPr>
          <w:rFonts w:ascii="Times New Roman" w:hAnsi="Times New Roman" w:cs="Times New Roman"/>
          <w:i/>
          <w:sz w:val="24"/>
          <w:szCs w:val="24"/>
        </w:rPr>
        <w:fldChar w:fldCharType="end"/>
      </w:r>
      <w:r w:rsidR="00143138" w:rsidRPr="00143138">
        <w:rPr>
          <w:rFonts w:ascii="Times New Roman" w:hAnsi="Times New Roman" w:cs="Times New Roman"/>
          <w:i/>
          <w:sz w:val="24"/>
          <w:szCs w:val="24"/>
        </w:rPr>
        <w:t>.</w:t>
      </w:r>
    </w:p>
    <w:p w14:paraId="63BF98C8" w14:textId="0D6F7517" w:rsidR="00F04C09" w:rsidRDefault="00696A7B" w:rsidP="00693DD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200C90" wp14:editId="008F8811">
            <wp:extent cx="5934075" cy="1343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10A710E4" w14:textId="2C17BEC3" w:rsidR="00550C0B" w:rsidRDefault="00401D21" w:rsidP="00693DD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50C0B">
        <w:rPr>
          <w:rFonts w:ascii="Times New Roman" w:hAnsi="Times New Roman" w:cs="Times New Roman"/>
          <w:sz w:val="24"/>
          <w:szCs w:val="24"/>
        </w:rPr>
        <w:fldChar w:fldCharType="begin"/>
      </w:r>
      <w:r w:rsidR="00550C0B">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550C0B">
        <w:rPr>
          <w:rFonts w:ascii="Times New Roman" w:hAnsi="Times New Roman" w:cs="Times New Roman"/>
          <w:sz w:val="24"/>
          <w:szCs w:val="24"/>
        </w:rPr>
        <w:fldChar w:fldCharType="separate"/>
      </w:r>
      <w:r w:rsidR="00550C0B" w:rsidRPr="00550C0B">
        <w:rPr>
          <w:rFonts w:ascii="Times New Roman" w:hAnsi="Times New Roman" w:cs="Times New Roman"/>
          <w:sz w:val="24"/>
        </w:rPr>
        <w:t>(Etemad, Abidi and Chhabra, 2021)</w:t>
      </w:r>
      <w:r w:rsidR="00550C0B">
        <w:rPr>
          <w:rFonts w:ascii="Times New Roman" w:hAnsi="Times New Roman" w:cs="Times New Roman"/>
          <w:sz w:val="24"/>
          <w:szCs w:val="24"/>
        </w:rPr>
        <w:fldChar w:fldCharType="end"/>
      </w:r>
      <w:r w:rsidR="00550C0B">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25FE1A2E" w14:textId="77777777" w:rsidR="00401D21" w:rsidRDefault="00401D21" w:rsidP="00693DDF">
      <w:pPr>
        <w:pStyle w:val="ListParagraph"/>
        <w:spacing w:line="360" w:lineRule="auto"/>
        <w:ind w:left="0"/>
        <w:jc w:val="both"/>
        <w:rPr>
          <w:rFonts w:ascii="Times New Roman" w:hAnsi="Times New Roman" w:cs="Times New Roman"/>
          <w:sz w:val="24"/>
          <w:szCs w:val="24"/>
        </w:rPr>
      </w:pPr>
    </w:p>
    <w:p w14:paraId="26C14D2D" w14:textId="60DADC8B" w:rsidR="00550C0B" w:rsidRDefault="00550C0B" w:rsidP="00550C0B">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sidR="00143138">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sidR="00143138">
        <w:rPr>
          <w:rFonts w:ascii="Times New Roman" w:hAnsi="Times New Roman" w:cs="Times New Roman"/>
          <w:i/>
          <w:sz w:val="24"/>
          <w:szCs w:val="24"/>
        </w:rPr>
        <w:t xml:space="preserve"> using transformers</w:t>
      </w:r>
      <w:r w:rsidR="00143138" w:rsidRPr="00143138">
        <w:rPr>
          <w:rFonts w:ascii="Times New Roman" w:hAnsi="Times New Roman" w:cs="Times New Roman"/>
          <w:i/>
          <w:sz w:val="24"/>
          <w:szCs w:val="24"/>
        </w:rPr>
        <w:t xml:space="preserve"> </w:t>
      </w:r>
      <w:commentRangeStart w:id="20"/>
      <w:r w:rsidR="00143138" w:rsidRPr="00143138">
        <w:rPr>
          <w:rFonts w:ascii="Times New Roman" w:hAnsi="Times New Roman" w:cs="Times New Roman"/>
          <w:i/>
          <w:sz w:val="24"/>
          <w:szCs w:val="24"/>
        </w:rPr>
        <w:fldChar w:fldCharType="begin"/>
      </w:r>
      <w:r w:rsidR="009542B4">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43138" w:rsidRPr="00143138">
        <w:rPr>
          <w:rFonts w:ascii="Times New Roman" w:hAnsi="Times New Roman" w:cs="Times New Roman"/>
          <w:i/>
          <w:sz w:val="24"/>
          <w:szCs w:val="24"/>
        </w:rPr>
        <w:fldChar w:fldCharType="separate"/>
      </w:r>
      <w:r w:rsidR="00143138" w:rsidRPr="00143138">
        <w:rPr>
          <w:rFonts w:ascii="Times New Roman" w:hAnsi="Times New Roman" w:cs="Times New Roman"/>
          <w:i/>
          <w:sz w:val="24"/>
        </w:rPr>
        <w:t>(Etemad, Abidi and Chhabra, 2021)</w:t>
      </w:r>
      <w:r w:rsidR="00143138" w:rsidRPr="00143138">
        <w:rPr>
          <w:rFonts w:ascii="Times New Roman" w:hAnsi="Times New Roman" w:cs="Times New Roman"/>
          <w:i/>
          <w:sz w:val="24"/>
          <w:szCs w:val="24"/>
        </w:rPr>
        <w:fldChar w:fldCharType="end"/>
      </w:r>
      <w:commentRangeEnd w:id="20"/>
      <w:r w:rsidR="009343F6">
        <w:rPr>
          <w:rStyle w:val="CommentReference"/>
        </w:rPr>
        <w:commentReference w:id="20"/>
      </w:r>
      <w:r w:rsidRPr="00143138">
        <w:rPr>
          <w:rFonts w:ascii="Times New Roman" w:hAnsi="Times New Roman" w:cs="Times New Roman"/>
          <w:i/>
          <w:sz w:val="24"/>
          <w:szCs w:val="24"/>
        </w:rPr>
        <w:t>.</w:t>
      </w:r>
    </w:p>
    <w:tbl>
      <w:tblPr>
        <w:tblStyle w:val="TableGrid"/>
        <w:tblW w:w="9445" w:type="dxa"/>
        <w:tblLook w:val="04A0" w:firstRow="1" w:lastRow="0" w:firstColumn="1" w:lastColumn="0" w:noHBand="0" w:noVBand="1"/>
      </w:tblPr>
      <w:tblGrid>
        <w:gridCol w:w="1435"/>
        <w:gridCol w:w="720"/>
        <w:gridCol w:w="2160"/>
        <w:gridCol w:w="1027"/>
        <w:gridCol w:w="1043"/>
        <w:gridCol w:w="1080"/>
        <w:gridCol w:w="1980"/>
      </w:tblGrid>
      <w:tr w:rsidR="00143138" w14:paraId="449BF896" w14:textId="77777777" w:rsidTr="00B24916">
        <w:tc>
          <w:tcPr>
            <w:tcW w:w="1435" w:type="dxa"/>
            <w:shd w:val="clear" w:color="auto" w:fill="F2F2F2" w:themeFill="background1" w:themeFillShade="F2"/>
          </w:tcPr>
          <w:p w14:paraId="66188B47" w14:textId="4E780C8B"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0" w:type="dxa"/>
            <w:shd w:val="clear" w:color="auto" w:fill="F2F2F2" w:themeFill="background1" w:themeFillShade="F2"/>
          </w:tcPr>
          <w:p w14:paraId="56A41DAD" w14:textId="7A692A1D"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0" w:type="dxa"/>
            <w:shd w:val="clear" w:color="auto" w:fill="F2F2F2" w:themeFill="background1" w:themeFillShade="F2"/>
          </w:tcPr>
          <w:p w14:paraId="71134B7D" w14:textId="7B4FC7C9"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27" w:type="dxa"/>
            <w:shd w:val="clear" w:color="auto" w:fill="F2F2F2" w:themeFill="background1" w:themeFillShade="F2"/>
          </w:tcPr>
          <w:p w14:paraId="0C43EBDB" w14:textId="7F815F05"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3" w:type="dxa"/>
            <w:shd w:val="clear" w:color="auto" w:fill="F2F2F2" w:themeFill="background1" w:themeFillShade="F2"/>
          </w:tcPr>
          <w:p w14:paraId="24BBE456" w14:textId="4FAF06C4"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0" w:type="dxa"/>
            <w:shd w:val="clear" w:color="auto" w:fill="F2F2F2" w:themeFill="background1" w:themeFillShade="F2"/>
          </w:tcPr>
          <w:p w14:paraId="57337E6C" w14:textId="52544EA3"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0" w:type="dxa"/>
            <w:shd w:val="clear" w:color="auto" w:fill="F2F2F2" w:themeFill="background1" w:themeFillShade="F2"/>
          </w:tcPr>
          <w:p w14:paraId="6D85E480" w14:textId="07744A0C"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143138" w14:paraId="084D92D1" w14:textId="77777777" w:rsidTr="00B24916">
        <w:tc>
          <w:tcPr>
            <w:tcW w:w="1435" w:type="dxa"/>
          </w:tcPr>
          <w:p w14:paraId="2E9C7686" w14:textId="02EB8E58" w:rsidR="00143138"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0" w:type="dxa"/>
          </w:tcPr>
          <w:p w14:paraId="437BB8F6" w14:textId="21B25C2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7C739DBD" w14:textId="344FAF53"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27" w:type="dxa"/>
          </w:tcPr>
          <w:p w14:paraId="7A775CD5" w14:textId="6356EC0B"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3" w:type="dxa"/>
          </w:tcPr>
          <w:p w14:paraId="50315D46" w14:textId="6D11D05C"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0" w:type="dxa"/>
          </w:tcPr>
          <w:p w14:paraId="10D4370D" w14:textId="7C623E7D"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0" w:type="dxa"/>
          </w:tcPr>
          <w:p w14:paraId="3850A16D" w14:textId="35EA073A"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143138" w14:paraId="2737B828" w14:textId="77777777" w:rsidTr="00B24916">
        <w:tc>
          <w:tcPr>
            <w:tcW w:w="1435" w:type="dxa"/>
          </w:tcPr>
          <w:p w14:paraId="23060297" w14:textId="3DCAA929"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0" w:type="dxa"/>
          </w:tcPr>
          <w:p w14:paraId="389E2A35" w14:textId="5A6D320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26C5F472" w14:textId="29DB69F1"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27" w:type="dxa"/>
          </w:tcPr>
          <w:p w14:paraId="1E8930C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10213D41"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133F6DF1" w14:textId="66379CDC"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3" w:type="dxa"/>
          </w:tcPr>
          <w:p w14:paraId="75459480"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95EE76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036976B2" w14:textId="18DFA89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0" w:type="dxa"/>
          </w:tcPr>
          <w:p w14:paraId="5360A2C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3D51BC2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7FFB2A5B" w14:textId="03AC1AC9"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0" w:type="dxa"/>
          </w:tcPr>
          <w:p w14:paraId="777701F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2B92DB6A"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proofErr w:type="spellStart"/>
            <w:r w:rsidRPr="00B24916">
              <w:rPr>
                <w:rFonts w:ascii="Times New Roman" w:hAnsi="Times New Roman" w:cs="Times New Roman"/>
                <w:sz w:val="24"/>
                <w:szCs w:val="24"/>
              </w:rPr>
              <w:t>Xsum</w:t>
            </w:r>
            <w:proofErr w:type="spellEnd"/>
          </w:p>
          <w:p w14:paraId="6194DEE4" w14:textId="3BF8290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B24916" w14:paraId="33515C71" w14:textId="77777777" w:rsidTr="00B24916">
        <w:tc>
          <w:tcPr>
            <w:tcW w:w="1435" w:type="dxa"/>
          </w:tcPr>
          <w:p w14:paraId="1D6B6CF7" w14:textId="33F26810" w:rsidR="00B24916"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0" w:type="dxa"/>
          </w:tcPr>
          <w:p w14:paraId="3D3FF528" w14:textId="2E1DE426"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59ACC690" w14:textId="0483FCEC"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27" w:type="dxa"/>
          </w:tcPr>
          <w:p w14:paraId="6D1372B9"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544A63A5" w14:textId="1E252788"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3" w:type="dxa"/>
          </w:tcPr>
          <w:p w14:paraId="6156E7CD"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44DD88E8" w14:textId="5E079BCE"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0" w:type="dxa"/>
          </w:tcPr>
          <w:p w14:paraId="014616FE"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01DA0F91" w14:textId="78ECC3E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0" w:type="dxa"/>
          </w:tcPr>
          <w:p w14:paraId="521E777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2593D4A4" w14:textId="75DA1EA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B24916" w14:paraId="79F6EF59" w14:textId="77777777" w:rsidTr="00B24916">
        <w:tc>
          <w:tcPr>
            <w:tcW w:w="1435" w:type="dxa"/>
          </w:tcPr>
          <w:p w14:paraId="14AA750A" w14:textId="4001B08D"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0" w:type="dxa"/>
          </w:tcPr>
          <w:p w14:paraId="6A58BC0C" w14:textId="2E7B161A"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69331A22" w14:textId="393B1DB7"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27" w:type="dxa"/>
          </w:tcPr>
          <w:p w14:paraId="3EA299A0"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687E7B44" w14:textId="7EEC59D3"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3" w:type="dxa"/>
          </w:tcPr>
          <w:p w14:paraId="697FBA92"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574BD5A4" w14:textId="6425678D"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0" w:type="dxa"/>
          </w:tcPr>
          <w:p w14:paraId="087C681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134FCAAC" w14:textId="27B17114"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0" w:type="dxa"/>
          </w:tcPr>
          <w:p w14:paraId="226A67F9"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771EF702" w14:textId="672390E0"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proofErr w:type="spellStart"/>
            <w:r w:rsidRPr="00B24916">
              <w:rPr>
                <w:rFonts w:ascii="Times New Roman" w:hAnsi="Times New Roman" w:cs="Times New Roman"/>
                <w:sz w:val="24"/>
                <w:szCs w:val="24"/>
              </w:rPr>
              <w:t>Xsum</w:t>
            </w:r>
            <w:proofErr w:type="spellEnd"/>
          </w:p>
        </w:tc>
      </w:tr>
      <w:tr w:rsidR="00B24916" w14:paraId="4A92CC20" w14:textId="77777777" w:rsidTr="00B24916">
        <w:tc>
          <w:tcPr>
            <w:tcW w:w="1435" w:type="dxa"/>
          </w:tcPr>
          <w:p w14:paraId="35048F45" w14:textId="2E8DDECE" w:rsidR="00B24916"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0" w:type="dxa"/>
          </w:tcPr>
          <w:p w14:paraId="0AF926C2" w14:textId="4DAFB80A"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0" w:type="dxa"/>
          </w:tcPr>
          <w:p w14:paraId="13509F0B" w14:textId="15BAAABF" w:rsidR="00B24916"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RoBERTa</w:t>
            </w:r>
            <w:proofErr w:type="spellEnd"/>
            <w:r w:rsidRPr="00B24916">
              <w:rPr>
                <w:rFonts w:ascii="Times New Roman" w:hAnsi="Times New Roman" w:cs="Times New Roman"/>
                <w:sz w:val="24"/>
                <w:szCs w:val="24"/>
              </w:rPr>
              <w:t xml:space="preserve"> Base</w:t>
            </w:r>
          </w:p>
        </w:tc>
        <w:tc>
          <w:tcPr>
            <w:tcW w:w="1027" w:type="dxa"/>
          </w:tcPr>
          <w:p w14:paraId="5EA529B2"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16F2362D" w14:textId="013D6EB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3" w:type="dxa"/>
          </w:tcPr>
          <w:p w14:paraId="3940628F"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65151345" w14:textId="7611EA8D"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0" w:type="dxa"/>
          </w:tcPr>
          <w:p w14:paraId="290F3945"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74911D5F" w14:textId="4814DE6A"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0" w:type="dxa"/>
          </w:tcPr>
          <w:p w14:paraId="55490A2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7E20C782" w14:textId="6E16EC74"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proofErr w:type="spellStart"/>
            <w:r w:rsidRPr="00B24916">
              <w:rPr>
                <w:rFonts w:ascii="Times New Roman" w:hAnsi="Times New Roman" w:cs="Times New Roman"/>
                <w:sz w:val="24"/>
                <w:szCs w:val="24"/>
              </w:rPr>
              <w:t>Xsum</w:t>
            </w:r>
            <w:proofErr w:type="spellEnd"/>
          </w:p>
        </w:tc>
      </w:tr>
      <w:tr w:rsidR="00B24916" w14:paraId="063F528A" w14:textId="77777777" w:rsidTr="00B24916">
        <w:tc>
          <w:tcPr>
            <w:tcW w:w="1435" w:type="dxa"/>
          </w:tcPr>
          <w:p w14:paraId="6F0B511D" w14:textId="3D84AD05" w:rsidR="00B24916"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0" w:type="dxa"/>
          </w:tcPr>
          <w:p w14:paraId="2033AA77" w14:textId="164CF673"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0" w:type="dxa"/>
          </w:tcPr>
          <w:p w14:paraId="791F647A" w14:textId="4325521C"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27" w:type="dxa"/>
          </w:tcPr>
          <w:p w14:paraId="445EA6F0" w14:textId="14B68DE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3" w:type="dxa"/>
          </w:tcPr>
          <w:p w14:paraId="7E372086" w14:textId="29810769"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0" w:type="dxa"/>
          </w:tcPr>
          <w:p w14:paraId="23E79EA1" w14:textId="29D3BF9F"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0" w:type="dxa"/>
          </w:tcPr>
          <w:p w14:paraId="07BD5A56" w14:textId="293021C3"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B24916" w14:paraId="3072F16C" w14:textId="77777777" w:rsidTr="00B24916">
        <w:tc>
          <w:tcPr>
            <w:tcW w:w="1435" w:type="dxa"/>
          </w:tcPr>
          <w:p w14:paraId="175C1816" w14:textId="75F66CE9" w:rsidR="00B24916" w:rsidRPr="002135D1" w:rsidRDefault="00B24916"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lastRenderedPageBreak/>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0" w:type="dxa"/>
          </w:tcPr>
          <w:p w14:paraId="4314B6B8" w14:textId="50C39899" w:rsidR="00B24916" w:rsidRPr="002135D1" w:rsidRDefault="002135D1"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0" w:type="dxa"/>
          </w:tcPr>
          <w:p w14:paraId="0CB28990" w14:textId="03339896" w:rsidR="00B24916" w:rsidRPr="002135D1" w:rsidRDefault="002135D1"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27" w:type="dxa"/>
          </w:tcPr>
          <w:p w14:paraId="38540F30" w14:textId="4683F204"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3" w:type="dxa"/>
          </w:tcPr>
          <w:p w14:paraId="0BD76EEB" w14:textId="37DCEBC8"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0" w:type="dxa"/>
          </w:tcPr>
          <w:p w14:paraId="62C6F5FA" w14:textId="39AD9D42"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0" w:type="dxa"/>
          </w:tcPr>
          <w:p w14:paraId="05D7520A" w14:textId="5949C534"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534B44E1" w14:textId="7E4D4D8A" w:rsidR="00F04C09" w:rsidRDefault="00F04C09" w:rsidP="00F53416">
      <w:pPr>
        <w:pStyle w:val="Heading2"/>
        <w:spacing w:before="160" w:line="360" w:lineRule="auto"/>
        <w:rPr>
          <w:b/>
        </w:rPr>
      </w:pPr>
      <w:bookmarkStart w:id="21" w:name="_Toc121147572"/>
      <w:r w:rsidRPr="00D4452A">
        <w:rPr>
          <w:b/>
        </w:rPr>
        <w:t>3.7 Hyperparameter Tuning</w:t>
      </w:r>
      <w:bookmarkEnd w:id="21"/>
    </w:p>
    <w:p w14:paraId="50946D21" w14:textId="480BC644" w:rsidR="009542B4" w:rsidRDefault="009542B4" w:rsidP="009542B4">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sidR="004F050D">
        <w:rPr>
          <w:rFonts w:ascii="Times New Roman" w:hAnsi="Times New Roman" w:cs="Times New Roman"/>
          <w:sz w:val="24"/>
          <w:szCs w:val="24"/>
        </w:rPr>
        <w:t xml:space="preserve"> </w:t>
      </w:r>
      <w:r w:rsidR="004F050D">
        <w:rPr>
          <w:rFonts w:ascii="Times New Roman" w:hAnsi="Times New Roman" w:cs="Times New Roman"/>
          <w:sz w:val="24"/>
          <w:szCs w:val="24"/>
        </w:rPr>
        <w:fldChar w:fldCharType="begin"/>
      </w:r>
      <w:r w:rsidR="004F050D">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4F050D">
        <w:rPr>
          <w:rFonts w:ascii="Times New Roman" w:hAnsi="Times New Roman" w:cs="Times New Roman"/>
          <w:sz w:val="24"/>
          <w:szCs w:val="24"/>
        </w:rPr>
        <w:fldChar w:fldCharType="separate"/>
      </w:r>
      <w:r w:rsidR="004F050D" w:rsidRPr="004F050D">
        <w:rPr>
          <w:rFonts w:ascii="Times New Roman" w:hAnsi="Times New Roman" w:cs="Times New Roman"/>
          <w:sz w:val="24"/>
        </w:rPr>
        <w:t>(Liu and Wang, 2021)</w:t>
      </w:r>
      <w:r w:rsidR="004F050D">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p>
    <w:p w14:paraId="2DD78FDF" w14:textId="48859680" w:rsidR="00F7612C" w:rsidRDefault="00F7612C" w:rsidP="00401D21">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2196D8CA" w14:textId="0E8904D4" w:rsidR="00353FE6" w:rsidRPr="00353FE6" w:rsidRDefault="00353FE6" w:rsidP="00401D21">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572AD30F" w14:textId="31EF4E25" w:rsidR="002D48BC" w:rsidRDefault="002D48BC" w:rsidP="008F40C3">
      <w:pPr>
        <w:pStyle w:val="Heading2"/>
        <w:spacing w:line="360" w:lineRule="auto"/>
        <w:rPr>
          <w:b/>
        </w:rPr>
      </w:pPr>
      <w:bookmarkStart w:id="22" w:name="_Toc121147573"/>
      <w:r w:rsidRPr="002D48BC">
        <w:rPr>
          <w:b/>
        </w:rPr>
        <w:t>3.8 Generalization</w:t>
      </w:r>
      <w:bookmarkEnd w:id="22"/>
    </w:p>
    <w:p w14:paraId="1342F293" w14:textId="77777777" w:rsidR="00401D21" w:rsidRDefault="008F40C3" w:rsidP="009F3571">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22054A22" w14:textId="59DEC1F9" w:rsidR="00401D21" w:rsidRDefault="00081323" w:rsidP="009F3571">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w:t>
      </w:r>
      <w:r w:rsidR="009F3571">
        <w:rPr>
          <w:rFonts w:ascii="Times New Roman" w:hAnsi="Times New Roman" w:cs="Times New Roman"/>
          <w:sz w:val="24"/>
          <w:szCs w:val="24"/>
        </w:rPr>
        <w:t xml:space="preserve">to </w:t>
      </w:r>
      <w:r>
        <w:rPr>
          <w:rFonts w:ascii="Times New Roman" w:hAnsi="Times New Roman" w:cs="Times New Roman"/>
          <w:sz w:val="24"/>
          <w:szCs w:val="24"/>
        </w:rPr>
        <w:t>even unseen domain data, making this solution to solve a common problem in multiple domain</w:t>
      </w:r>
      <w:r w:rsidR="009F3571">
        <w:rPr>
          <w:rFonts w:ascii="Times New Roman" w:hAnsi="Times New Roman" w:cs="Times New Roman"/>
          <w:sz w:val="24"/>
          <w:szCs w:val="24"/>
        </w:rPr>
        <w:t xml:space="preserve"> </w:t>
      </w:r>
      <w:r w:rsidR="009F3571">
        <w:rPr>
          <w:rFonts w:ascii="Times New Roman" w:hAnsi="Times New Roman" w:cs="Times New Roman"/>
          <w:sz w:val="24"/>
          <w:szCs w:val="24"/>
        </w:rPr>
        <w:fldChar w:fldCharType="begin"/>
      </w:r>
      <w:r w:rsidR="009F3571">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sidR="009F3571">
        <w:rPr>
          <w:rFonts w:ascii="Times New Roman" w:hAnsi="Times New Roman" w:cs="Times New Roman"/>
          <w:sz w:val="24"/>
          <w:szCs w:val="24"/>
        </w:rPr>
        <w:fldChar w:fldCharType="separate"/>
      </w:r>
      <w:r w:rsidR="009F3571" w:rsidRPr="009F3571">
        <w:rPr>
          <w:rFonts w:ascii="Times New Roman" w:hAnsi="Times New Roman" w:cs="Times New Roman"/>
          <w:sz w:val="24"/>
        </w:rPr>
        <w:t>(Zhou et al., 2021)</w:t>
      </w:r>
      <w:r w:rsidR="009F3571">
        <w:rPr>
          <w:rFonts w:ascii="Times New Roman" w:hAnsi="Times New Roman" w:cs="Times New Roman"/>
          <w:sz w:val="24"/>
          <w:szCs w:val="24"/>
        </w:rPr>
        <w:fldChar w:fldCharType="end"/>
      </w:r>
      <w:r>
        <w:rPr>
          <w:rFonts w:ascii="Times New Roman" w:hAnsi="Times New Roman" w:cs="Times New Roman"/>
          <w:sz w:val="24"/>
          <w:szCs w:val="24"/>
        </w:rPr>
        <w:t>.</w:t>
      </w:r>
    </w:p>
    <w:p w14:paraId="0A366897" w14:textId="23B5340A" w:rsidR="0074579C" w:rsidRPr="008F40C3" w:rsidRDefault="00DF718F" w:rsidP="008F40C3">
      <w:pPr>
        <w:pStyle w:val="Heading2"/>
        <w:spacing w:line="360" w:lineRule="auto"/>
        <w:rPr>
          <w:b/>
        </w:rPr>
      </w:pPr>
      <w:bookmarkStart w:id="23" w:name="_Toc121147574"/>
      <w:r w:rsidRPr="004F274D">
        <w:rPr>
          <w:b/>
        </w:rPr>
        <w:lastRenderedPageBreak/>
        <w:t xml:space="preserve">3.9 </w:t>
      </w:r>
      <w:r w:rsidR="00066854">
        <w:rPr>
          <w:b/>
        </w:rPr>
        <w:t>Data Expansion</w:t>
      </w:r>
      <w:bookmarkEnd w:id="23"/>
    </w:p>
    <w:p w14:paraId="48242CC7" w14:textId="7E9676E4" w:rsidR="0039652A" w:rsidRDefault="00F90A87" w:rsidP="00521E3D">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sidR="00881C61">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sidR="00881C61">
        <w:rPr>
          <w:rFonts w:ascii="Times New Roman" w:hAnsi="Times New Roman" w:cs="Times New Roman"/>
          <w:sz w:val="24"/>
          <w:szCs w:val="24"/>
        </w:rPr>
        <w:t xml:space="preserve"> Making using of new data from the users end by saving as the model is used is another way of exposing new data for model retraining</w:t>
      </w:r>
      <w:r w:rsidR="000F7C26">
        <w:rPr>
          <w:rFonts w:ascii="Times New Roman" w:hAnsi="Times New Roman" w:cs="Times New Roman"/>
          <w:sz w:val="24"/>
          <w:szCs w:val="24"/>
        </w:rPr>
        <w:t xml:space="preserve"> </w:t>
      </w:r>
      <w:r w:rsidR="000F7C26">
        <w:rPr>
          <w:rFonts w:ascii="Times New Roman" w:hAnsi="Times New Roman" w:cs="Times New Roman"/>
          <w:sz w:val="24"/>
          <w:szCs w:val="24"/>
        </w:rPr>
        <w:fldChar w:fldCharType="begin"/>
      </w:r>
      <w:r w:rsidR="000F7C26">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sidR="000F7C26">
        <w:rPr>
          <w:rFonts w:ascii="Times New Roman" w:hAnsi="Times New Roman" w:cs="Times New Roman"/>
          <w:sz w:val="24"/>
          <w:szCs w:val="24"/>
        </w:rPr>
        <w:fldChar w:fldCharType="separate"/>
      </w:r>
      <w:r w:rsidR="000F7C26" w:rsidRPr="000F7C26">
        <w:rPr>
          <w:rFonts w:ascii="Times New Roman" w:hAnsi="Times New Roman" w:cs="Times New Roman"/>
          <w:sz w:val="24"/>
        </w:rPr>
        <w:t>(Shorten and Khoshgoftaar, 2019)</w:t>
      </w:r>
      <w:r w:rsidR="000F7C26">
        <w:rPr>
          <w:rFonts w:ascii="Times New Roman" w:hAnsi="Times New Roman" w:cs="Times New Roman"/>
          <w:sz w:val="24"/>
          <w:szCs w:val="24"/>
        </w:rPr>
        <w:fldChar w:fldCharType="end"/>
      </w:r>
      <w:r w:rsidR="00881C61">
        <w:rPr>
          <w:rFonts w:ascii="Times New Roman" w:hAnsi="Times New Roman" w:cs="Times New Roman"/>
          <w:sz w:val="24"/>
          <w:szCs w:val="24"/>
        </w:rPr>
        <w:t>.</w:t>
      </w:r>
    </w:p>
    <w:p w14:paraId="2CF8352C" w14:textId="6A89151B" w:rsidR="00EA7A1B" w:rsidRPr="00F53416" w:rsidRDefault="000F7C26" w:rsidP="00F53416">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1A9DF43B" w14:textId="654C2B03" w:rsidR="00B26171" w:rsidRDefault="00B26171" w:rsidP="009F3571">
      <w:pPr>
        <w:pStyle w:val="Heading1"/>
        <w:numPr>
          <w:ilvl w:val="0"/>
          <w:numId w:val="15"/>
        </w:numPr>
        <w:spacing w:before="0" w:line="360" w:lineRule="auto"/>
      </w:pPr>
      <w:bookmarkStart w:id="24" w:name="_Toc121147575"/>
      <w:r>
        <w:t xml:space="preserve">EXISTING </w:t>
      </w:r>
      <w:commentRangeStart w:id="25"/>
      <w:r>
        <w:t>W</w:t>
      </w:r>
      <w:r w:rsidRPr="00B473C5">
        <w:rPr>
          <w:rFonts w:cs="Times New Roman"/>
          <w:szCs w:val="32"/>
        </w:rPr>
        <w:t>ORK</w:t>
      </w:r>
      <w:commentRangeEnd w:id="25"/>
      <w:r w:rsidR="009343F6" w:rsidRPr="00B473C5">
        <w:rPr>
          <w:rStyle w:val="CommentReference"/>
          <w:rFonts w:eastAsiaTheme="minorEastAsia" w:cs="Times New Roman"/>
          <w:b w:val="0"/>
          <w:color w:val="auto"/>
          <w:sz w:val="32"/>
          <w:szCs w:val="32"/>
        </w:rPr>
        <w:commentReference w:id="25"/>
      </w:r>
      <w:bookmarkEnd w:id="24"/>
    </w:p>
    <w:p w14:paraId="361B0721" w14:textId="6D6F2AF0" w:rsidR="00B473C5" w:rsidRPr="00B473C5" w:rsidRDefault="00B473C5" w:rsidP="00B473C5">
      <w:pPr>
        <w:spacing w:line="360" w:lineRule="auto"/>
        <w:jc w:val="both"/>
        <w:rPr>
          <w:rFonts w:ascii="Times New Roman" w:hAnsi="Times New Roman" w:cs="Times New Roman"/>
          <w:b/>
          <w:sz w:val="24"/>
          <w:szCs w:val="24"/>
        </w:rPr>
      </w:pPr>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22E05CD2" w14:textId="3306A825" w:rsidR="00AB4D17" w:rsidRDefault="00AB4D17" w:rsidP="00CE29A0">
      <w:pPr>
        <w:pStyle w:val="Heading2"/>
        <w:spacing w:line="360" w:lineRule="auto"/>
        <w:rPr>
          <w:rFonts w:cs="Times New Roman"/>
          <w:sz w:val="24"/>
          <w:szCs w:val="24"/>
          <w:highlight w:val="yellow"/>
        </w:rPr>
      </w:pPr>
      <w:bookmarkStart w:id="26" w:name="_Toc121147576"/>
      <w:r w:rsidRPr="00F23A62">
        <w:rPr>
          <w:b/>
        </w:rPr>
        <w:t>4.1 Text Summarization Systems.</w:t>
      </w:r>
      <w:bookmarkEnd w:id="26"/>
      <w:r w:rsidR="00CE5830">
        <w:rPr>
          <w:rFonts w:cs="Times New Roman"/>
          <w:sz w:val="24"/>
          <w:szCs w:val="24"/>
          <w:highlight w:val="yellow"/>
        </w:rPr>
        <w:t xml:space="preserve"> </w:t>
      </w:r>
    </w:p>
    <w:p w14:paraId="0FE5DC30" w14:textId="7809CD6F" w:rsidR="00B473C5" w:rsidRPr="00CE29A0" w:rsidRDefault="00B473C5" w:rsidP="00CE5830">
      <w:pPr>
        <w:spacing w:line="360" w:lineRule="auto"/>
        <w:jc w:val="both"/>
        <w:rPr>
          <w:rFonts w:ascii="Times New Roman" w:hAnsi="Times New Roman" w:cs="Times New Roman"/>
          <w:sz w:val="24"/>
          <w:szCs w:val="24"/>
        </w:rPr>
      </w:pPr>
      <w:r>
        <w:rPr>
          <w:rFonts w:ascii="Times New Roman" w:hAnsi="Times New Roman" w:cs="Times New Roman"/>
          <w:sz w:val="24"/>
          <w:szCs w:val="24"/>
        </w:rPr>
        <w:t>There were multiple studies done previously in the area of text summarization, regarding both abstractive and extractive text summarization.</w:t>
      </w:r>
      <w:r w:rsidR="00976A03">
        <w:rPr>
          <w:rFonts w:ascii="Times New Roman" w:hAnsi="Times New Roman" w:cs="Times New Roman"/>
          <w:sz w:val="24"/>
          <w:szCs w:val="24"/>
        </w:rPr>
        <w:t xml:space="preserve"> </w:t>
      </w:r>
      <w:r w:rsidR="00976A03" w:rsidRPr="0070065C">
        <w:rPr>
          <w:rFonts w:ascii="Times New Roman" w:hAnsi="Times New Roman" w:cs="Times New Roman"/>
          <w:sz w:val="24"/>
          <w:szCs w:val="24"/>
        </w:rPr>
        <w:fldChar w:fldCharType="begin"/>
      </w:r>
      <w:r w:rsidR="00976A03"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976A03" w:rsidRPr="0070065C">
        <w:rPr>
          <w:rFonts w:ascii="Times New Roman" w:hAnsi="Times New Roman" w:cs="Times New Roman"/>
          <w:sz w:val="24"/>
          <w:szCs w:val="24"/>
        </w:rPr>
        <w:fldChar w:fldCharType="separate"/>
      </w:r>
      <w:r w:rsidR="00976A03" w:rsidRPr="0070065C">
        <w:rPr>
          <w:rFonts w:ascii="Times New Roman" w:hAnsi="Times New Roman" w:cs="Times New Roman"/>
          <w:sz w:val="24"/>
          <w:szCs w:val="24"/>
        </w:rPr>
        <w:t>(Khan et al., 2020)</w:t>
      </w:r>
      <w:r w:rsidR="00976A03" w:rsidRPr="0070065C">
        <w:rPr>
          <w:rFonts w:ascii="Times New Roman" w:hAnsi="Times New Roman" w:cs="Times New Roman"/>
          <w:sz w:val="24"/>
          <w:szCs w:val="24"/>
        </w:rPr>
        <w:fldChar w:fldCharType="end"/>
      </w:r>
      <w:r w:rsidR="00976A03">
        <w:rPr>
          <w:rFonts w:ascii="Times New Roman" w:hAnsi="Times New Roman" w:cs="Times New Roman"/>
          <w:sz w:val="24"/>
          <w:szCs w:val="24"/>
        </w:rPr>
        <w:t xml:space="preserve"> research is related to the domain of movie reviews summarization which is the same as this project domain, where the author has developed an automatic approach to summarize lengthy movie reviews </w:t>
      </w:r>
      <w:r w:rsidR="00DB1C63">
        <w:rPr>
          <w:rFonts w:ascii="Times New Roman" w:hAnsi="Times New Roman" w:cs="Times New Roman"/>
          <w:sz w:val="24"/>
          <w:szCs w:val="24"/>
        </w:rPr>
        <w:t>along with</w:t>
      </w:r>
      <w:r w:rsidR="00976A03">
        <w:rPr>
          <w:rFonts w:ascii="Times New Roman" w:hAnsi="Times New Roman" w:cs="Times New Roman"/>
          <w:sz w:val="24"/>
          <w:szCs w:val="24"/>
        </w:rPr>
        <w:t xml:space="preserve"> the feature </w:t>
      </w:r>
      <w:r w:rsidR="00CE29A0">
        <w:rPr>
          <w:rFonts w:ascii="Times New Roman" w:hAnsi="Times New Roman" w:cs="Times New Roman"/>
          <w:sz w:val="24"/>
          <w:szCs w:val="24"/>
        </w:rPr>
        <w:t>where</w:t>
      </w:r>
      <w:r w:rsidR="00976A03">
        <w:rPr>
          <w:rFonts w:ascii="Times New Roman" w:hAnsi="Times New Roman" w:cs="Times New Roman"/>
          <w:sz w:val="24"/>
          <w:szCs w:val="24"/>
        </w:rPr>
        <w:t xml:space="preserve"> </w:t>
      </w:r>
      <w:r w:rsidR="00CE29A0">
        <w:rPr>
          <w:rFonts w:ascii="Times New Roman" w:hAnsi="Times New Roman" w:cs="Times New Roman"/>
          <w:sz w:val="24"/>
          <w:szCs w:val="24"/>
        </w:rPr>
        <w:t xml:space="preserve">the </w:t>
      </w:r>
      <w:r w:rsidR="00976A03">
        <w:rPr>
          <w:rFonts w:ascii="Times New Roman" w:hAnsi="Times New Roman" w:cs="Times New Roman"/>
          <w:sz w:val="24"/>
          <w:szCs w:val="24"/>
        </w:rPr>
        <w:t xml:space="preserve">users are allowed to quickly recognize the </w:t>
      </w:r>
      <w:r w:rsidR="00CE29A0">
        <w:rPr>
          <w:rFonts w:ascii="Times New Roman" w:hAnsi="Times New Roman" w:cs="Times New Roman"/>
          <w:sz w:val="24"/>
          <w:szCs w:val="24"/>
        </w:rPr>
        <w:t xml:space="preserve">positive and negative aspects of the movie with respect to the review processed with. The text summarization approach taken by the author is </w:t>
      </w:r>
      <w:r w:rsidR="00CE29A0">
        <w:rPr>
          <w:rFonts w:ascii="Times New Roman" w:hAnsi="Times New Roman" w:cs="Times New Roman"/>
          <w:b/>
          <w:sz w:val="24"/>
          <w:szCs w:val="24"/>
        </w:rPr>
        <w:t>extractive approach</w:t>
      </w:r>
      <w:r w:rsidR="00CE29A0">
        <w:rPr>
          <w:rFonts w:ascii="Times New Roman" w:hAnsi="Times New Roman" w:cs="Times New Roman"/>
          <w:sz w:val="24"/>
          <w:szCs w:val="24"/>
        </w:rPr>
        <w:t>, where sentence score ranking plays a major role in creating the summary.</w:t>
      </w:r>
    </w:p>
    <w:p w14:paraId="053E24C6" w14:textId="0ECD5703" w:rsidR="00CE29A0" w:rsidRDefault="00CE29A0" w:rsidP="00CE5830">
      <w:pPr>
        <w:spacing w:line="360" w:lineRule="auto"/>
        <w:jc w:val="both"/>
        <w:rPr>
          <w:rFonts w:ascii="Times New Roman" w:hAnsi="Times New Roman" w:cs="Times New Roman"/>
          <w:sz w:val="24"/>
          <w:szCs w:val="24"/>
        </w:rPr>
      </w:pPr>
      <w:r>
        <w:tab/>
      </w:r>
      <w:r w:rsidR="00AA4A15" w:rsidRPr="00AA4A15">
        <w:rPr>
          <w:rFonts w:ascii="Times New Roman" w:hAnsi="Times New Roman" w:cs="Times New Roman"/>
          <w:sz w:val="24"/>
          <w:szCs w:val="24"/>
        </w:rPr>
        <w:t xml:space="preserve">The </w:t>
      </w:r>
      <w:r w:rsidR="005F1648">
        <w:rPr>
          <w:rFonts w:ascii="Times New Roman" w:hAnsi="Times New Roman" w:cs="Times New Roman"/>
          <w:sz w:val="24"/>
          <w:szCs w:val="24"/>
        </w:rPr>
        <w:t>study</w:t>
      </w:r>
      <w:r w:rsidR="00AA4A15"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sidR="00AA4A15">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sidR="00AA4A15">
        <w:rPr>
          <w:rFonts w:ascii="Times New Roman" w:hAnsi="Times New Roman" w:cs="Times New Roman"/>
          <w:b/>
          <w:sz w:val="24"/>
          <w:szCs w:val="24"/>
        </w:rPr>
        <w:t xml:space="preserve">abstractive approach </w:t>
      </w:r>
      <w:r w:rsidR="00AA4A15">
        <w:rPr>
          <w:rFonts w:ascii="Times New Roman" w:hAnsi="Times New Roman" w:cs="Times New Roman"/>
          <w:sz w:val="24"/>
          <w:szCs w:val="24"/>
        </w:rPr>
        <w:t>is considered to create the summary</w:t>
      </w:r>
      <w:r w:rsidR="00636246">
        <w:rPr>
          <w:rFonts w:ascii="Times New Roman" w:hAnsi="Times New Roman" w:cs="Times New Roman"/>
          <w:sz w:val="24"/>
          <w:szCs w:val="24"/>
        </w:rPr>
        <w:t>, which is a</w:t>
      </w:r>
      <w:r w:rsidR="00CB0A94">
        <w:rPr>
          <w:rFonts w:ascii="Times New Roman" w:hAnsi="Times New Roman" w:cs="Times New Roman"/>
          <w:sz w:val="24"/>
          <w:szCs w:val="24"/>
        </w:rPr>
        <w:t xml:space="preserve"> better choice of approach.</w:t>
      </w:r>
    </w:p>
    <w:p w14:paraId="08176F47" w14:textId="36B8E0CF" w:rsidR="00CB0A94" w:rsidRDefault="00CB0A94" w:rsidP="00CE583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084802">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sidR="00084802">
        <w:rPr>
          <w:rFonts w:ascii="Times New Roman" w:hAnsi="Times New Roman" w:cs="Times New Roman"/>
          <w:sz w:val="24"/>
          <w:szCs w:val="24"/>
        </w:rPr>
        <w:t xml:space="preserve"> is another </w:t>
      </w:r>
      <w:r w:rsidR="00084802">
        <w:rPr>
          <w:rFonts w:ascii="Times New Roman" w:hAnsi="Times New Roman" w:cs="Times New Roman"/>
          <w:b/>
          <w:sz w:val="24"/>
          <w:szCs w:val="24"/>
        </w:rPr>
        <w:t xml:space="preserve">extractive approach </w:t>
      </w:r>
      <w:r w:rsidR="00084802">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00130C2D" w:rsidRPr="00130C2D">
        <w:rPr>
          <w:rFonts w:ascii="Times New Roman" w:hAnsi="Times New Roman" w:cs="Times New Roman"/>
          <w:sz w:val="24"/>
          <w:szCs w:val="24"/>
        </w:rPr>
        <w:t>In addition, the author has gone a step further to personalize the summary's qualities by using the user's interest</w:t>
      </w:r>
      <w:r w:rsidR="00130C2D">
        <w:rPr>
          <w:rFonts w:ascii="Times New Roman" w:hAnsi="Times New Roman" w:cs="Times New Roman"/>
          <w:sz w:val="24"/>
          <w:szCs w:val="24"/>
        </w:rPr>
        <w:t xml:space="preserve">. </w:t>
      </w:r>
      <w:r w:rsidR="00130C2D" w:rsidRPr="00130C2D">
        <w:rPr>
          <w:rFonts w:ascii="Times New Roman" w:hAnsi="Times New Roman" w:cs="Times New Roman"/>
          <w:sz w:val="24"/>
          <w:szCs w:val="24"/>
        </w:rPr>
        <w:t xml:space="preserve">However, using abstractive summarization would be a more effective strategy but also challenging when user interest customization is </w:t>
      </w:r>
      <w:r w:rsidR="00130C2D" w:rsidRPr="00130C2D">
        <w:rPr>
          <w:rFonts w:ascii="Times New Roman" w:hAnsi="Times New Roman" w:cs="Times New Roman"/>
          <w:sz w:val="24"/>
          <w:szCs w:val="24"/>
        </w:rPr>
        <w:t>considered</w:t>
      </w:r>
      <w:r w:rsidR="00130C2D" w:rsidRPr="00130C2D">
        <w:rPr>
          <w:rFonts w:ascii="Times New Roman" w:hAnsi="Times New Roman" w:cs="Times New Roman"/>
          <w:sz w:val="24"/>
          <w:szCs w:val="24"/>
        </w:rPr>
        <w:t xml:space="preserve"> because the sentences have been created using own words rather than with any sentence ranking technique.</w:t>
      </w:r>
    </w:p>
    <w:p w14:paraId="6D952C14" w14:textId="704446D1" w:rsidR="00130C2D" w:rsidRDefault="00130C2D" w:rsidP="00CE5830">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sidR="005F1648">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sidR="00A00334">
        <w:rPr>
          <w:rFonts w:ascii="Times New Roman" w:hAnsi="Times New Roman" w:cs="Times New Roman"/>
          <w:sz w:val="24"/>
          <w:szCs w:val="24"/>
        </w:rPr>
        <w:t xml:space="preserve">is a comprehensive comparison study with benchmarking results of various pretrained transformer architectures such as BART, BERT, T5, PEGASUS </w:t>
      </w:r>
      <w:r w:rsidR="00BE2F08">
        <w:rPr>
          <w:rFonts w:ascii="Times New Roman" w:hAnsi="Times New Roman" w:cs="Times New Roman"/>
          <w:sz w:val="24"/>
          <w:szCs w:val="24"/>
        </w:rPr>
        <w:t>etc...</w:t>
      </w:r>
      <w:r w:rsidR="00A00334">
        <w:rPr>
          <w:rFonts w:ascii="Times New Roman" w:hAnsi="Times New Roman" w:cs="Times New Roman"/>
          <w:sz w:val="24"/>
          <w:szCs w:val="24"/>
        </w:rPr>
        <w:t xml:space="preserve"> for abstractive text summarization which is an </w:t>
      </w:r>
      <w:r w:rsidR="00A00334">
        <w:rPr>
          <w:rFonts w:ascii="Times New Roman" w:hAnsi="Times New Roman" w:cs="Times New Roman"/>
          <w:b/>
          <w:sz w:val="24"/>
          <w:szCs w:val="24"/>
        </w:rPr>
        <w:t xml:space="preserve">abstractive approach. </w:t>
      </w:r>
      <w:r w:rsidR="00A00334">
        <w:rPr>
          <w:rFonts w:ascii="Times New Roman" w:hAnsi="Times New Roman" w:cs="Times New Roman"/>
          <w:sz w:val="24"/>
          <w:szCs w:val="24"/>
        </w:rPr>
        <w:t>This study includes the various types of datasets been used to explore each model with they evaluations as benchmarking results. The author has also concluded the best performing transformer architecture</w:t>
      </w:r>
      <w:r w:rsidR="00845040">
        <w:rPr>
          <w:rFonts w:ascii="Times New Roman" w:hAnsi="Times New Roman" w:cs="Times New Roman"/>
          <w:sz w:val="24"/>
          <w:szCs w:val="24"/>
        </w:rPr>
        <w:t xml:space="preserve"> as </w:t>
      </w:r>
      <w:r w:rsidR="00845040">
        <w:rPr>
          <w:rFonts w:ascii="Times New Roman" w:hAnsi="Times New Roman" w:cs="Times New Roman"/>
          <w:b/>
          <w:sz w:val="24"/>
          <w:szCs w:val="24"/>
        </w:rPr>
        <w:t>T5</w:t>
      </w:r>
      <w:r w:rsidR="00A00334">
        <w:rPr>
          <w:rFonts w:ascii="Times New Roman" w:hAnsi="Times New Roman" w:cs="Times New Roman"/>
          <w:sz w:val="24"/>
          <w:szCs w:val="24"/>
        </w:rPr>
        <w:t xml:space="preserve"> by comparing the evaluation results</w:t>
      </w:r>
      <w:r w:rsidR="00845040">
        <w:rPr>
          <w:rFonts w:ascii="Times New Roman" w:hAnsi="Times New Roman" w:cs="Times New Roman"/>
          <w:sz w:val="24"/>
          <w:szCs w:val="24"/>
        </w:rPr>
        <w:t xml:space="preserve"> of the study</w:t>
      </w:r>
      <w:r w:rsidR="00A00334">
        <w:rPr>
          <w:rFonts w:ascii="Times New Roman" w:hAnsi="Times New Roman" w:cs="Times New Roman"/>
          <w:sz w:val="24"/>
          <w:szCs w:val="24"/>
        </w:rPr>
        <w:t xml:space="preserve">. </w:t>
      </w:r>
    </w:p>
    <w:p w14:paraId="37AE6766" w14:textId="67CCA237" w:rsidR="00130C2D" w:rsidRPr="00CB0A94" w:rsidRDefault="00845040" w:rsidP="00CE583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sidR="005F1648">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 xml:space="preserve">research also </w:t>
      </w:r>
      <w:r w:rsidR="005F1648">
        <w:rPr>
          <w:rFonts w:ascii="Times New Roman" w:hAnsi="Times New Roman" w:cs="Times New Roman"/>
          <w:sz w:val="24"/>
          <w:szCs w:val="24"/>
        </w:rPr>
        <w:t>relates to</w:t>
      </w:r>
      <w:r>
        <w:rPr>
          <w:rFonts w:ascii="Times New Roman" w:hAnsi="Times New Roman" w:cs="Times New Roman"/>
          <w:sz w:val="24"/>
          <w:szCs w:val="24"/>
        </w:rPr>
        <w:t xml:space="preserve"> an experimenting study with various deep learning approaches for abstractive text summarization along with the evaluation benchmarking with a  goal in search for the best deep learning approach</w:t>
      </w:r>
      <w:r w:rsidR="005F1648">
        <w:rPr>
          <w:rFonts w:ascii="Times New Roman" w:hAnsi="Times New Roman" w:cs="Times New Roman"/>
          <w:sz w:val="24"/>
          <w:szCs w:val="24"/>
        </w:rPr>
        <w:t xml:space="preserve"> for the problem</w:t>
      </w:r>
      <w:r w:rsidR="00752FB7">
        <w:rPr>
          <w:rFonts w:ascii="Times New Roman" w:hAnsi="Times New Roman" w:cs="Times New Roman"/>
          <w:sz w:val="24"/>
          <w:szCs w:val="24"/>
        </w:rPr>
        <w:t>.</w:t>
      </w:r>
    </w:p>
    <w:p w14:paraId="6DD904F2" w14:textId="39F636BD" w:rsidR="00AB4D17" w:rsidRPr="00F23A62" w:rsidRDefault="00AB4D17" w:rsidP="00CE5830">
      <w:pPr>
        <w:pStyle w:val="Heading2"/>
        <w:spacing w:line="360" w:lineRule="auto"/>
        <w:rPr>
          <w:b/>
        </w:rPr>
      </w:pPr>
      <w:bookmarkStart w:id="27" w:name="_Toc121147577"/>
      <w:r w:rsidRPr="00F23A62">
        <w:rPr>
          <w:b/>
        </w:rPr>
        <w:t>4.2 Algorithmic approaches for Text Summarization</w:t>
      </w:r>
      <w:bookmarkEnd w:id="27"/>
    </w:p>
    <w:p w14:paraId="258ECE07" w14:textId="66835B8A" w:rsidR="00D27C23" w:rsidRDefault="00D27C23" w:rsidP="00CE5830">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1C088A2" w14:textId="48A7F0AD" w:rsidR="0009344C" w:rsidRDefault="0009344C" w:rsidP="0009344C">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e study of </w:t>
      </w:r>
      <w:r w:rsidRPr="0070065C">
        <w:rPr>
          <w:rFonts w:ascii="Times New Roman" w:hAnsi="Times New Roman" w:cs="Times New Roman"/>
          <w:sz w:val="24"/>
          <w:szCs w:val="24"/>
        </w:rPr>
        <w:fldChar w:fldCharType="begin"/>
      </w:r>
      <w:r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w:t>
      </w:r>
      <w:r>
        <w:rPr>
          <w:rFonts w:ascii="Times New Roman" w:hAnsi="Times New Roman" w:cs="Times New Roman"/>
          <w:sz w:val="24"/>
          <w:szCs w:val="24"/>
        </w:rPr>
        <w:t xml:space="preserve">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 xml:space="preserve">However, the author has limited the use of sophisticated </w:t>
      </w:r>
      <w:r w:rsidRPr="00C57B7F">
        <w:rPr>
          <w:rFonts w:ascii="Times New Roman" w:hAnsi="Times New Roman" w:cs="Times New Roman"/>
          <w:sz w:val="24"/>
          <w:szCs w:val="24"/>
        </w:rPr>
        <w:lastRenderedPageBreak/>
        <w:t>deep learning algorithms to improve performance by solely using standard machine learning approaches to tackle the problem</w:t>
      </w:r>
      <w:r>
        <w:rPr>
          <w:rFonts w:ascii="Times New Roman" w:hAnsi="Times New Roman" w:cs="Times New Roman"/>
          <w:sz w:val="24"/>
          <w:szCs w:val="24"/>
        </w:rPr>
        <w:t>.</w:t>
      </w:r>
    </w:p>
    <w:p w14:paraId="5B15CD19" w14:textId="7CA184D0" w:rsidR="00542076" w:rsidRDefault="00BF699C" w:rsidP="00542076">
      <w:pPr>
        <w:pStyle w:val="Default"/>
        <w:spacing w:after="240" w:line="360" w:lineRule="auto"/>
        <w:jc w:val="both"/>
      </w:pPr>
      <w:r>
        <w:tab/>
      </w:r>
      <w:r w:rsidR="00542076" w:rsidRPr="00542076">
        <w:fldChar w:fldCharType="begin"/>
      </w:r>
      <w:r w:rsidR="00542076" w:rsidRPr="00542076">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00542076" w:rsidRPr="00542076">
        <w:fldChar w:fldCharType="separate"/>
      </w:r>
      <w:r w:rsidR="00542076" w:rsidRPr="00542076">
        <w:t>(Boorugu, Ramesh and Madhavi, 2019)</w:t>
      </w:r>
      <w:r w:rsidR="00542076" w:rsidRPr="00542076">
        <w:fldChar w:fldCharType="end"/>
      </w:r>
      <w:r w:rsidR="00542076" w:rsidRPr="00542076">
        <w:t xml:space="preserve"> research made use of seq2seq model for text summarization along with the attention mechanism for improved accuracy and </w:t>
      </w:r>
      <w:r w:rsidR="00542076" w:rsidRPr="00542076">
        <w:t>the Concept net Number batch word embedding model, which is superior than Glove.</w:t>
      </w:r>
      <w:r w:rsidR="00542076">
        <w:t xml:space="preserve"> </w:t>
      </w:r>
      <w:r w:rsidR="00542076" w:rsidRPr="00DC73C0">
        <w:t>Utilizing a 1D convolutional layer, a max pooling layer, an LSTM layer, and finally a fully connected layer at the very end</w:t>
      </w:r>
      <w:r w:rsidR="00542076" w:rsidRPr="00791BB4">
        <w:t xml:space="preserve">. </w:t>
      </w:r>
      <w:r w:rsidR="00542076" w:rsidRPr="00DC73C0">
        <w:t>However, the author's use of generic deep learning algorithms to handle this problem introduces a new constraint that prevents performance from being improved using the most recent deep learning strategy for NLP-related problems, transformers.</w:t>
      </w:r>
    </w:p>
    <w:p w14:paraId="5B712037" w14:textId="687818AD" w:rsidR="00542076" w:rsidRDefault="00542076" w:rsidP="00BE2F08">
      <w:pPr>
        <w:pStyle w:val="Default"/>
        <w:spacing w:after="240" w:line="360" w:lineRule="auto"/>
        <w:jc w:val="both"/>
      </w:pPr>
      <w:r>
        <w:tab/>
        <w:t xml:space="preserve">The research of </w:t>
      </w:r>
      <w:r w:rsidRPr="00445A8B">
        <w:fldChar w:fldCharType="begin"/>
      </w:r>
      <w:r w:rsidRPr="00445A8B">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585BB7F0" w14:textId="26FA3961" w:rsidR="004E3552" w:rsidRPr="00BE2F08" w:rsidRDefault="00542076" w:rsidP="00BE2F08">
      <w:pPr>
        <w:pStyle w:val="Default"/>
        <w:spacing w:after="240" w:line="360" w:lineRule="auto"/>
        <w:jc w:val="both"/>
        <w:rPr>
          <w:sz w:val="23"/>
          <w:szCs w:val="23"/>
        </w:rPr>
      </w:pPr>
      <w:r>
        <w:tab/>
      </w:r>
      <w:r w:rsidR="00BE2F08" w:rsidRPr="00BE2F08">
        <w:t xml:space="preserve">The study of </w:t>
      </w:r>
      <w:r w:rsidR="00BE2F08" w:rsidRPr="00BE2F08">
        <w:fldChar w:fldCharType="begin"/>
      </w:r>
      <w:r w:rsidR="00BE2F08" w:rsidRPr="00BE2F08">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BE2F08" w:rsidRPr="00BE2F08">
        <w:fldChar w:fldCharType="separate"/>
      </w:r>
      <w:r w:rsidR="00BE2F08" w:rsidRPr="00BE2F08">
        <w:t>(Mahajan et al., 2021)</w:t>
      </w:r>
      <w:r w:rsidR="00BE2F08" w:rsidRPr="00BE2F08">
        <w:fldChar w:fldCharType="end"/>
      </w:r>
      <w:r w:rsidR="00BE2F08" w:rsidRPr="00BE2F08">
        <w:t xml:space="preserve"> </w:t>
      </w:r>
      <w:r w:rsidR="00BE2F08" w:rsidRPr="00DC73C0">
        <w:t xml:space="preserve">focus of the authors' study is utilizing the </w:t>
      </w:r>
      <w:r w:rsidR="00BE2F08" w:rsidRPr="00033A63">
        <w:rPr>
          <w:b/>
        </w:rPr>
        <w:t>encoder-decoder</w:t>
      </w:r>
      <w:r w:rsidR="00BE2F08" w:rsidRPr="00DC73C0">
        <w:t xml:space="preserve"> model with the attention layer to produce text summaries with good syntax and no repeated words. the creation of an encoder-decoder model with gated recurrent units and training it to provide an abstract summary of a piece of writing</w:t>
      </w:r>
      <w:r w:rsidR="00BE2F08">
        <w:t xml:space="preserve">. </w:t>
      </w:r>
      <w:r w:rsidR="00BE2F08" w:rsidRPr="00DC73C0">
        <w:rPr>
          <w:sz w:val="23"/>
          <w:szCs w:val="23"/>
        </w:rPr>
        <w:t>Although the author employed deep learning, its application in production required real-time training so that it could be updated with the most recent content over time.</w:t>
      </w:r>
    </w:p>
    <w:p w14:paraId="668CDF86" w14:textId="2732288F" w:rsidR="00AB4D17" w:rsidRPr="00F23A62" w:rsidRDefault="00AB4D17" w:rsidP="00CE5830">
      <w:pPr>
        <w:pStyle w:val="Heading2"/>
        <w:spacing w:line="360" w:lineRule="auto"/>
        <w:rPr>
          <w:b/>
        </w:rPr>
      </w:pPr>
      <w:bookmarkStart w:id="28" w:name="_Toc121147578"/>
      <w:r w:rsidRPr="00F23A62">
        <w:rPr>
          <w:b/>
        </w:rPr>
        <w:t>4.3 Usage of Transformers</w:t>
      </w:r>
      <w:bookmarkEnd w:id="28"/>
    </w:p>
    <w:p w14:paraId="5F13ADF9" w14:textId="686D89F1" w:rsidR="00401D21" w:rsidRPr="00B539FF" w:rsidRDefault="00BE2F08" w:rsidP="00BE2F08">
      <w:pPr>
        <w:pStyle w:val="Default"/>
        <w:spacing w:after="240" w:line="360" w:lineRule="auto"/>
        <w:jc w:val="both"/>
        <w:rPr>
          <w:sz w:val="23"/>
          <w:szCs w:val="23"/>
        </w:rPr>
      </w:pPr>
      <w:r w:rsidRPr="00BE2F08">
        <w:fldChar w:fldCharType="begin"/>
      </w:r>
      <w:r w:rsidRPr="00BE2F08">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w:t>
      </w:r>
      <w:r w:rsidRPr="00BE2F08">
        <w:t>pretrained models such Pipeline BART, BART modified, T5, and PEGASUS to deal with text summar</w:t>
      </w:r>
      <w:bookmarkStart w:id="29" w:name="_GoBack"/>
      <w:bookmarkEnd w:id="29"/>
      <w:r w:rsidRPr="00BE2F08">
        <w:t>ization</w:t>
      </w:r>
      <w:r w:rsidRPr="00BE2F08">
        <w:t xml:space="preserve">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6F4B8063" w14:textId="320BF328" w:rsidR="00401D21" w:rsidRPr="0070065C" w:rsidRDefault="00240661" w:rsidP="0070065C">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ab/>
      </w:r>
      <w:r w:rsidR="00E54208">
        <w:rPr>
          <w:rFonts w:ascii="Times New Roman" w:hAnsi="Times New Roman" w:cs="Times New Roman"/>
          <w:b/>
          <w:sz w:val="24"/>
          <w:szCs w:val="24"/>
        </w:rPr>
        <w:fldChar w:fldCharType="begin"/>
      </w:r>
      <w:r w:rsidR="00E54208">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E54208">
        <w:rPr>
          <w:rFonts w:ascii="Times New Roman" w:hAnsi="Times New Roman" w:cs="Times New Roman"/>
          <w:b/>
          <w:sz w:val="24"/>
          <w:szCs w:val="24"/>
        </w:rPr>
        <w:fldChar w:fldCharType="separate"/>
      </w:r>
      <w:r w:rsidR="00E54208" w:rsidRPr="00E54208">
        <w:rPr>
          <w:rFonts w:ascii="Times New Roman" w:hAnsi="Times New Roman" w:cs="Times New Roman"/>
          <w:sz w:val="24"/>
        </w:rPr>
        <w:t>(Etemad, Abidi and Chhabra, 2021)</w:t>
      </w:r>
      <w:r w:rsidR="00E54208">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00DC73C0"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sidR="00B539FF">
        <w:rPr>
          <w:rFonts w:ascii="Times New Roman" w:hAnsi="Times New Roman" w:cs="Times New Roman"/>
          <w:sz w:val="24"/>
          <w:szCs w:val="24"/>
        </w:rPr>
        <w:t xml:space="preserve">, </w:t>
      </w:r>
      <w:r w:rsidR="006A7615">
        <w:rPr>
          <w:rFonts w:ascii="Times New Roman" w:hAnsi="Times New Roman" w:cs="Times New Roman"/>
          <w:sz w:val="24"/>
          <w:szCs w:val="24"/>
        </w:rPr>
        <w:t>despite</w:t>
      </w:r>
      <w:r w:rsidR="006A7615" w:rsidRPr="006A7615">
        <w:rPr>
          <w:rFonts w:ascii="Times New Roman" w:hAnsi="Times New Roman" w:cs="Times New Roman"/>
          <w:sz w:val="24"/>
          <w:szCs w:val="24"/>
        </w:rPr>
        <w:t xml:space="preserve"> using sophisticated deep learning algorithms, the author was unable to undertake </w:t>
      </w:r>
      <w:r w:rsidR="006A7615" w:rsidRPr="00033A63">
        <w:rPr>
          <w:rFonts w:ascii="Times New Roman" w:hAnsi="Times New Roman" w:cs="Times New Roman"/>
          <w:b/>
          <w:sz w:val="24"/>
          <w:szCs w:val="24"/>
        </w:rPr>
        <w:t>hyperparameter</w:t>
      </w:r>
      <w:r w:rsidR="006A7615" w:rsidRPr="006A7615">
        <w:rPr>
          <w:rFonts w:ascii="Times New Roman" w:hAnsi="Times New Roman" w:cs="Times New Roman"/>
          <w:sz w:val="24"/>
          <w:szCs w:val="24"/>
        </w:rPr>
        <w:t xml:space="preserve"> tuning to improve the method and obtain a better outcome.</w:t>
      </w:r>
    </w:p>
    <w:p w14:paraId="3D5FDC4C" w14:textId="78495CD9" w:rsidR="00B26171" w:rsidRDefault="00B26171" w:rsidP="009F3571">
      <w:pPr>
        <w:pStyle w:val="Heading1"/>
        <w:numPr>
          <w:ilvl w:val="0"/>
          <w:numId w:val="15"/>
        </w:numPr>
        <w:spacing w:before="0" w:line="360" w:lineRule="auto"/>
      </w:pPr>
      <w:bookmarkStart w:id="30" w:name="_Toc121147579"/>
      <w:r>
        <w:t>TECHNOLOGICAL REVIEW</w:t>
      </w:r>
      <w:bookmarkEnd w:id="30"/>
    </w:p>
    <w:p w14:paraId="7520BCE6" w14:textId="402FB15B" w:rsidR="006B0FCC" w:rsidRPr="00D46654" w:rsidRDefault="00EF1051" w:rsidP="00D46654">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sidR="0083563F">
        <w:rPr>
          <w:rFonts w:ascii="Times New Roman" w:hAnsi="Times New Roman" w:cs="Times New Roman"/>
          <w:sz w:val="24"/>
          <w:szCs w:val="24"/>
        </w:rPr>
        <w:t xml:space="preserve"> </w:t>
      </w:r>
      <w:r w:rsidR="0083563F">
        <w:rPr>
          <w:rFonts w:ascii="Times New Roman" w:hAnsi="Times New Roman" w:cs="Times New Roman"/>
          <w:sz w:val="24"/>
          <w:szCs w:val="24"/>
        </w:rPr>
        <w:fldChar w:fldCharType="begin"/>
      </w:r>
      <w:r w:rsidR="0083563F">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sidR="0083563F">
        <w:rPr>
          <w:rFonts w:ascii="Times New Roman" w:hAnsi="Times New Roman" w:cs="Times New Roman"/>
          <w:sz w:val="24"/>
          <w:szCs w:val="24"/>
        </w:rPr>
        <w:fldChar w:fldCharType="separate"/>
      </w:r>
      <w:r w:rsidR="0083563F" w:rsidRPr="0083563F">
        <w:rPr>
          <w:rFonts w:ascii="Times New Roman" w:hAnsi="Times New Roman" w:cs="Times New Roman"/>
          <w:sz w:val="24"/>
        </w:rPr>
        <w:t>(Barna and Heickal, 2022)</w:t>
      </w:r>
      <w:r w:rsidR="0083563F">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13B05A16" w14:textId="0C6B9C7F" w:rsidR="00EF1051" w:rsidRDefault="00EF1051" w:rsidP="00D46654">
      <w:pPr>
        <w:spacing w:line="360" w:lineRule="auto"/>
        <w:jc w:val="both"/>
        <w:rPr>
          <w:rFonts w:ascii="Times New Roman" w:hAnsi="Times New Roman" w:cs="Times New Roman"/>
          <w:sz w:val="24"/>
          <w:szCs w:val="24"/>
        </w:rPr>
      </w:pPr>
      <w:r w:rsidRPr="00D46654">
        <w:rPr>
          <w:rFonts w:ascii="Times New Roman" w:hAnsi="Times New Roman" w:cs="Times New Roman"/>
          <w:sz w:val="24"/>
          <w:szCs w:val="24"/>
        </w:rPr>
        <w:tab/>
      </w:r>
      <w:r w:rsidR="00D46654" w:rsidRPr="00D46654">
        <w:rPr>
          <w:rFonts w:ascii="Times New Roman" w:hAnsi="Times New Roman" w:cs="Times New Roman"/>
          <w:sz w:val="24"/>
          <w:szCs w:val="24"/>
        </w:rPr>
        <w:t>Traditional machine learning and deep learning approaches has been widely used fo</w:t>
      </w:r>
      <w:r w:rsidR="00D46654">
        <w:rPr>
          <w:rFonts w:ascii="Times New Roman" w:hAnsi="Times New Roman" w:cs="Times New Roman"/>
          <w:sz w:val="24"/>
          <w:szCs w:val="24"/>
        </w:rPr>
        <w:t xml:space="preserve">r text summarization for the domain of movies </w:t>
      </w:r>
      <w:r w:rsidR="0083563F">
        <w:rPr>
          <w:rFonts w:ascii="Times New Roman" w:hAnsi="Times New Roman" w:cs="Times New Roman"/>
          <w:sz w:val="24"/>
          <w:szCs w:val="24"/>
        </w:rPr>
        <w:t xml:space="preserve">reviews, however advanced deep learning approaches such as Transformers has not been explored for the domain of movie reviews but yet been used in other case scenarios. Even though traditional machine learning and deep learning approaches </w:t>
      </w:r>
      <w:r w:rsidR="00492F6E">
        <w:rPr>
          <w:rFonts w:ascii="Times New Roman" w:hAnsi="Times New Roman" w:cs="Times New Roman"/>
          <w:sz w:val="24"/>
          <w:szCs w:val="24"/>
        </w:rPr>
        <w:t>performed well</w:t>
      </w:r>
      <w:r w:rsidR="0083563F">
        <w:rPr>
          <w:rFonts w:ascii="Times New Roman" w:hAnsi="Times New Roman" w:cs="Times New Roman"/>
          <w:sz w:val="24"/>
          <w:szCs w:val="24"/>
        </w:rPr>
        <w:t xml:space="preserve">, there was </w:t>
      </w:r>
      <w:r w:rsidR="008C71BB">
        <w:rPr>
          <w:rFonts w:ascii="Times New Roman" w:hAnsi="Times New Roman" w:cs="Times New Roman"/>
          <w:sz w:val="24"/>
          <w:szCs w:val="24"/>
        </w:rPr>
        <w:t xml:space="preserve">a </w:t>
      </w:r>
      <w:r w:rsidR="0083563F">
        <w:rPr>
          <w:rFonts w:ascii="Times New Roman" w:hAnsi="Times New Roman" w:cs="Times New Roman"/>
          <w:sz w:val="24"/>
          <w:szCs w:val="24"/>
        </w:rPr>
        <w:t>limitation to push the boundaries with new approaches.</w:t>
      </w:r>
      <w:r w:rsidR="00492F6E">
        <w:rPr>
          <w:rFonts w:ascii="Times New Roman" w:hAnsi="Times New Roman" w:cs="Times New Roman"/>
          <w:sz w:val="24"/>
          <w:szCs w:val="24"/>
        </w:rPr>
        <w:t xml:space="preserve"> That’s where transformer optimized was considered via repeated hyperparameter tuning with exposure to new data and making this generalized to any domain.</w:t>
      </w:r>
    </w:p>
    <w:p w14:paraId="175F728E" w14:textId="62A76FAE" w:rsidR="00816B1D" w:rsidRDefault="00816B1D" w:rsidP="009F3571">
      <w:pPr>
        <w:pStyle w:val="Heading2"/>
        <w:numPr>
          <w:ilvl w:val="1"/>
          <w:numId w:val="15"/>
        </w:numPr>
        <w:spacing w:line="360" w:lineRule="auto"/>
        <w:rPr>
          <w:b/>
        </w:rPr>
      </w:pPr>
      <w:bookmarkStart w:id="31" w:name="_Toc121147580"/>
      <w:r w:rsidRPr="00816B1D">
        <w:rPr>
          <w:b/>
        </w:rPr>
        <w:t>Proposed architecture for the Generalized Text Summarization System.</w:t>
      </w:r>
      <w:bookmarkEnd w:id="31"/>
    </w:p>
    <w:p w14:paraId="4C745C86" w14:textId="00DE7AB3" w:rsidR="00816B1D" w:rsidRPr="00816B1D" w:rsidRDefault="009F3571" w:rsidP="00816B1D">
      <w:r w:rsidRPr="009F3571">
        <w:rPr>
          <w:highlight w:val="yellow"/>
        </w:rPr>
        <w:t>#05</w:t>
      </w:r>
      <w:r w:rsidR="00CE5830">
        <w:rPr>
          <w:highlight w:val="yellow"/>
        </w:rPr>
        <w:t xml:space="preserve"> Copy paste the architecture used in the top of the document</w:t>
      </w:r>
    </w:p>
    <w:p w14:paraId="31F15126" w14:textId="0C603A40" w:rsidR="009854C7" w:rsidRPr="00DD6F6C" w:rsidRDefault="00816B1D" w:rsidP="00816B1D">
      <w:pPr>
        <w:pStyle w:val="Heading2"/>
        <w:spacing w:line="360" w:lineRule="auto"/>
        <w:rPr>
          <w:b/>
        </w:rPr>
      </w:pPr>
      <w:bookmarkStart w:id="32" w:name="_Toc121147581"/>
      <w:r>
        <w:rPr>
          <w:b/>
        </w:rPr>
        <w:t xml:space="preserve">5.2 </w:t>
      </w:r>
      <w:r w:rsidR="009B193D" w:rsidRPr="00DD6F6C">
        <w:rPr>
          <w:b/>
        </w:rPr>
        <w:t>Machine Learning text summarization techniques.</w:t>
      </w:r>
      <w:bookmarkEnd w:id="32"/>
    </w:p>
    <w:p w14:paraId="7061AB7E" w14:textId="6659DD3D" w:rsidR="00942D5B" w:rsidRDefault="006C4E5F" w:rsidP="006C4E5F">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w:t>
      </w:r>
      <w:r>
        <w:rPr>
          <w:rFonts w:ascii="Times New Roman" w:hAnsi="Times New Roman" w:cs="Times New Roman"/>
          <w:sz w:val="24"/>
          <w:szCs w:val="24"/>
        </w:rPr>
        <w:lastRenderedPageBreak/>
        <w:t>Naïve Bayes in sync with fuzzy logic and they also concluded that with the increase in the classifier count the accuracy can also be increased.</w:t>
      </w:r>
      <w:r w:rsidR="00A363AC">
        <w:rPr>
          <w:rFonts w:ascii="Times New Roman" w:hAnsi="Times New Roman" w:cs="Times New Roman"/>
          <w:sz w:val="24"/>
          <w:szCs w:val="24"/>
        </w:rPr>
        <w:t xml:space="preserve"> They also made use of supervised ML algorithms such as KNN for the classification of the reviews which then combining appropriate words for identifying the features of the product.</w:t>
      </w:r>
    </w:p>
    <w:p w14:paraId="7FAF0329" w14:textId="77777777" w:rsidR="00C273FE" w:rsidRPr="00C273FE" w:rsidRDefault="00A363AC" w:rsidP="00C273FE">
      <w:pPr>
        <w:spacing w:line="360" w:lineRule="auto"/>
        <w:jc w:val="both"/>
        <w:rPr>
          <w:rFonts w:ascii="Times New Roman" w:hAnsi="Times New Roman" w:cs="Times New Roman"/>
          <w:sz w:val="24"/>
          <w:szCs w:val="24"/>
        </w:rPr>
      </w:pPr>
      <w:r>
        <w:rPr>
          <w:rFonts w:ascii="Times New Roman" w:hAnsi="Times New Roman" w:cs="Times New Roman"/>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w:t>
      </w:r>
      <w:r w:rsidR="00DA6886" w:rsidRPr="00C273FE">
        <w:rPr>
          <w:rFonts w:ascii="Times New Roman" w:hAnsi="Times New Roman" w:cs="Times New Roman"/>
          <w:sz w:val="24"/>
          <w:szCs w:val="24"/>
        </w:rPr>
        <w:t xml:space="preserve">proposed system was for the movies domain using the customer reviews, the author broke down proposed methodology into segments of which is preprocessing, feature extraction, review classification and finally review summarization. </w:t>
      </w:r>
      <w:r w:rsidR="00C273FE" w:rsidRPr="00C273FE">
        <w:rPr>
          <w:rFonts w:ascii="Times New Roman" w:hAnsi="Times New Roman" w:cs="Times New Roman"/>
          <w:sz w:val="24"/>
          <w:szCs w:val="24"/>
        </w:rPr>
        <w:t>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63677591" w14:textId="51E701DD" w:rsidR="00AA24CC" w:rsidRPr="00C273FE" w:rsidRDefault="00C273FE" w:rsidP="00C273F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00AA24CC"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00AA24CC"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00205503" w14:textId="6B9C9E88" w:rsidR="009B193D" w:rsidRPr="00DD6F6C" w:rsidRDefault="009B193D" w:rsidP="009B193D">
      <w:pPr>
        <w:pStyle w:val="Heading2"/>
        <w:spacing w:line="360" w:lineRule="auto"/>
        <w:rPr>
          <w:b/>
        </w:rPr>
      </w:pPr>
      <w:bookmarkStart w:id="33" w:name="_Toc121147582"/>
      <w:r w:rsidRPr="00DD6F6C">
        <w:rPr>
          <w:b/>
        </w:rPr>
        <w:t>5.</w:t>
      </w:r>
      <w:r w:rsidR="00816B1D">
        <w:rPr>
          <w:b/>
        </w:rPr>
        <w:t>3</w:t>
      </w:r>
      <w:r w:rsidRPr="00DD6F6C">
        <w:rPr>
          <w:b/>
        </w:rPr>
        <w:t xml:space="preserve"> Deep Learning text summarization techniques.</w:t>
      </w:r>
      <w:bookmarkEnd w:id="33"/>
    </w:p>
    <w:p w14:paraId="19FEC429" w14:textId="17E09ED6" w:rsidR="009B193D" w:rsidRDefault="00AC0CC7" w:rsidP="00D47F6F">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sidR="000074C8">
        <w:rPr>
          <w:rFonts w:ascii="Times New Roman" w:hAnsi="Times New Roman" w:cs="Times New Roman"/>
          <w:sz w:val="24"/>
          <w:szCs w:val="24"/>
        </w:rPr>
        <w:t>, such as with the usage of CNN, LSTM-CNN, Convolutional Seq2Seq, Sequence to Sequence RNN</w:t>
      </w:r>
      <w:r w:rsidR="00D47F6F">
        <w:rPr>
          <w:rFonts w:ascii="Times New Roman" w:hAnsi="Times New Roman" w:cs="Times New Roman"/>
          <w:sz w:val="24"/>
          <w:szCs w:val="24"/>
        </w:rPr>
        <w:t>, Convolutional Sequence to Sequence</w:t>
      </w:r>
      <w:r>
        <w:rPr>
          <w:rFonts w:ascii="Times New Roman" w:hAnsi="Times New Roman" w:cs="Times New Roman"/>
          <w:sz w:val="24"/>
          <w:szCs w:val="24"/>
        </w:rPr>
        <w:t>, Transformers, T5, BART, BERT</w:t>
      </w:r>
      <w:r w:rsidR="00D47F6F">
        <w:rPr>
          <w:rFonts w:ascii="Times New Roman" w:hAnsi="Times New Roman" w:cs="Times New Roman"/>
          <w:sz w:val="24"/>
          <w:szCs w:val="24"/>
        </w:rPr>
        <w:t xml:space="preserve"> etc.… which were trained on a general dataset such as from Gigaword</w:t>
      </w:r>
      <w:r>
        <w:rPr>
          <w:rFonts w:ascii="Times New Roman" w:hAnsi="Times New Roman" w:cs="Times New Roman"/>
          <w:sz w:val="24"/>
          <w:szCs w:val="24"/>
        </w:rPr>
        <w:t xml:space="preserve">, DUC 2002, DUC 2004, CNN Daily Mail, DUC, </w:t>
      </w:r>
      <w:proofErr w:type="spellStart"/>
      <w:r>
        <w:rPr>
          <w:rFonts w:ascii="Times New Roman" w:hAnsi="Times New Roman" w:cs="Times New Roman"/>
          <w:sz w:val="24"/>
          <w:szCs w:val="24"/>
        </w:rPr>
        <w:t>Xsum</w:t>
      </w:r>
      <w:proofErr w:type="spellEnd"/>
      <w:r>
        <w:rPr>
          <w:rFonts w:ascii="Times New Roman" w:hAnsi="Times New Roman" w:cs="Times New Roman"/>
          <w:sz w:val="24"/>
          <w:szCs w:val="24"/>
        </w:rPr>
        <w:t xml:space="preserve">,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1F3A34F6" w14:textId="4D86C07D" w:rsidR="00F81920" w:rsidRPr="000074C8" w:rsidRDefault="005A6D56" w:rsidP="00D47F6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81920">
        <w:rPr>
          <w:rFonts w:ascii="Times New Roman" w:hAnsi="Times New Roman" w:cs="Times New Roman"/>
          <w:sz w:val="24"/>
          <w:szCs w:val="24"/>
        </w:rPr>
        <w:fldChar w:fldCharType="begin"/>
      </w:r>
      <w:r w:rsidR="00322ED3">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sidR="00F81920">
        <w:rPr>
          <w:rFonts w:ascii="Times New Roman" w:hAnsi="Times New Roman" w:cs="Times New Roman"/>
          <w:sz w:val="24"/>
          <w:szCs w:val="24"/>
        </w:rPr>
        <w:fldChar w:fldCharType="separate"/>
      </w:r>
      <w:r w:rsidR="00322ED3" w:rsidRPr="00322ED3">
        <w:rPr>
          <w:rFonts w:ascii="Times New Roman" w:hAnsi="Times New Roman" w:cs="Times New Roman"/>
          <w:sz w:val="24"/>
        </w:rPr>
        <w:t>(Shi et al., 2020)</w:t>
      </w:r>
      <w:r w:rsidR="00F81920">
        <w:rPr>
          <w:rFonts w:ascii="Times New Roman" w:hAnsi="Times New Roman" w:cs="Times New Roman"/>
          <w:sz w:val="24"/>
          <w:szCs w:val="24"/>
        </w:rPr>
        <w:fldChar w:fldCharType="end"/>
      </w:r>
      <w:r w:rsidR="00322ED3">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0604C884" w14:textId="7FDD093B" w:rsidR="009B193D" w:rsidRPr="002E230A" w:rsidRDefault="002E230A" w:rsidP="002E230A">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lastRenderedPageBreak/>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8B5CBD1" w14:textId="67E18487" w:rsidR="009B193D" w:rsidRPr="00DD6F6C" w:rsidRDefault="009B193D" w:rsidP="009B193D">
      <w:pPr>
        <w:pStyle w:val="Heading2"/>
        <w:spacing w:line="360" w:lineRule="auto"/>
        <w:rPr>
          <w:b/>
        </w:rPr>
      </w:pPr>
      <w:bookmarkStart w:id="34" w:name="_Toc121147583"/>
      <w:r w:rsidRPr="00DD6F6C">
        <w:rPr>
          <w:b/>
        </w:rPr>
        <w:t>5.</w:t>
      </w:r>
      <w:r w:rsidR="00816B1D">
        <w:rPr>
          <w:b/>
        </w:rPr>
        <w:t>4</w:t>
      </w:r>
      <w:r w:rsidRPr="00DD6F6C">
        <w:rPr>
          <w:b/>
        </w:rPr>
        <w:t xml:space="preserve"> Available Datasets for generalized text summarization.</w:t>
      </w:r>
      <w:bookmarkEnd w:id="34"/>
    </w:p>
    <w:p w14:paraId="2B34E1A2" w14:textId="77777777" w:rsidR="00716E89" w:rsidRDefault="00BE5AC3" w:rsidP="006957B8">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sidR="008037B0">
        <w:rPr>
          <w:rFonts w:ascii="Times New Roman" w:hAnsi="Times New Roman" w:cs="Times New Roman"/>
          <w:sz w:val="24"/>
          <w:szCs w:val="24"/>
        </w:rPr>
        <w:t xml:space="preserve"> </w:t>
      </w:r>
      <w:r w:rsidR="008037B0">
        <w:rPr>
          <w:rFonts w:ascii="Times New Roman" w:hAnsi="Times New Roman" w:cs="Times New Roman"/>
          <w:sz w:val="24"/>
          <w:szCs w:val="24"/>
        </w:rPr>
        <w:fldChar w:fldCharType="begin"/>
      </w:r>
      <w:r w:rsidR="008037B0">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sidR="008037B0">
        <w:rPr>
          <w:rFonts w:ascii="Times New Roman" w:hAnsi="Times New Roman" w:cs="Times New Roman"/>
          <w:sz w:val="24"/>
          <w:szCs w:val="24"/>
        </w:rPr>
        <w:fldChar w:fldCharType="separate"/>
      </w:r>
      <w:r w:rsidR="008037B0" w:rsidRPr="008037B0">
        <w:rPr>
          <w:rFonts w:ascii="Times New Roman" w:hAnsi="Times New Roman" w:cs="Times New Roman"/>
          <w:sz w:val="24"/>
        </w:rPr>
        <w:t>(McAuley and Leskovec, 2013)</w:t>
      </w:r>
      <w:r w:rsidR="008037B0">
        <w:rPr>
          <w:rFonts w:ascii="Times New Roman" w:hAnsi="Times New Roman" w:cs="Times New Roman"/>
          <w:sz w:val="24"/>
          <w:szCs w:val="24"/>
        </w:rPr>
        <w:fldChar w:fldCharType="end"/>
      </w:r>
      <w:r w:rsidRPr="00061F05">
        <w:rPr>
          <w:rFonts w:ascii="Times New Roman" w:hAnsi="Times New Roman" w:cs="Times New Roman"/>
          <w:sz w:val="24"/>
          <w:szCs w:val="24"/>
        </w:rPr>
        <w:t>.</w:t>
      </w:r>
      <w:r w:rsidR="008037B0">
        <w:rPr>
          <w:rFonts w:ascii="Times New Roman" w:hAnsi="Times New Roman" w:cs="Times New Roman"/>
          <w:sz w:val="24"/>
          <w:szCs w:val="24"/>
        </w:rPr>
        <w:t xml:space="preserve"> </w:t>
      </w:r>
    </w:p>
    <w:p w14:paraId="676B6863" w14:textId="54285AEC" w:rsidR="009B193D" w:rsidRPr="006957B8" w:rsidRDefault="008037B0" w:rsidP="00716E8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w:t>
      </w:r>
      <w:r w:rsidR="006957B8">
        <w:rPr>
          <w:rFonts w:ascii="Times New Roman" w:hAnsi="Times New Roman" w:cs="Times New Roman"/>
          <w:sz w:val="24"/>
          <w:szCs w:val="24"/>
        </w:rPr>
        <w:t xml:space="preserve">or creating generalized content for text summarization </w:t>
      </w:r>
      <w:r w:rsidR="006957B8">
        <w:rPr>
          <w:rFonts w:ascii="Times New Roman" w:hAnsi="Times New Roman" w:cs="Times New Roman"/>
          <w:sz w:val="24"/>
          <w:szCs w:val="24"/>
        </w:rPr>
        <w:fldChar w:fldCharType="begin"/>
      </w:r>
      <w:r w:rsidR="006957B8">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sidR="006957B8">
        <w:rPr>
          <w:rFonts w:ascii="Times New Roman" w:hAnsi="Times New Roman" w:cs="Times New Roman"/>
          <w:sz w:val="24"/>
          <w:szCs w:val="24"/>
        </w:rPr>
        <w:fldChar w:fldCharType="separate"/>
      </w:r>
      <w:r w:rsidR="006957B8" w:rsidRPr="006957B8">
        <w:rPr>
          <w:rFonts w:ascii="Times New Roman" w:hAnsi="Times New Roman" w:cs="Times New Roman"/>
          <w:sz w:val="24"/>
        </w:rPr>
        <w:t>(Kouris, Alexandridis and Stafylopatis, 2019)</w:t>
      </w:r>
      <w:r w:rsidR="006957B8">
        <w:rPr>
          <w:rFonts w:ascii="Times New Roman" w:hAnsi="Times New Roman" w:cs="Times New Roman"/>
          <w:sz w:val="24"/>
          <w:szCs w:val="24"/>
        </w:rPr>
        <w:fldChar w:fldCharType="end"/>
      </w:r>
      <w:r w:rsidR="006957B8">
        <w:rPr>
          <w:rFonts w:ascii="Times New Roman" w:hAnsi="Times New Roman" w:cs="Times New Roman"/>
          <w:sz w:val="24"/>
          <w:szCs w:val="24"/>
        </w:rPr>
        <w:t>.</w:t>
      </w:r>
    </w:p>
    <w:p w14:paraId="09A6AF04" w14:textId="6CC8F414" w:rsidR="009B193D" w:rsidRPr="00DD6F6C" w:rsidRDefault="009B193D" w:rsidP="00795EAE">
      <w:pPr>
        <w:pStyle w:val="Heading2"/>
        <w:spacing w:line="360" w:lineRule="auto"/>
        <w:rPr>
          <w:b/>
        </w:rPr>
      </w:pPr>
      <w:bookmarkStart w:id="35" w:name="_Toc121147584"/>
      <w:r w:rsidRPr="00DD6F6C">
        <w:rPr>
          <w:b/>
        </w:rPr>
        <w:t>5.</w:t>
      </w:r>
      <w:r w:rsidR="00816B1D">
        <w:rPr>
          <w:b/>
        </w:rPr>
        <w:t>5</w:t>
      </w:r>
      <w:r w:rsidRPr="00DD6F6C">
        <w:rPr>
          <w:b/>
        </w:rPr>
        <w:t xml:space="preserve"> Preprocessing techniques used in text summarization.</w:t>
      </w:r>
      <w:bookmarkEnd w:id="35"/>
    </w:p>
    <w:p w14:paraId="56C1CC4D" w14:textId="77777777" w:rsidR="002936E4" w:rsidRDefault="0033210C" w:rsidP="00D41AC8">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sidR="007D2DD5">
        <w:rPr>
          <w:rFonts w:ascii="Times New Roman" w:hAnsi="Times New Roman" w:cs="Times New Roman"/>
          <w:sz w:val="24"/>
          <w:szCs w:val="24"/>
        </w:rPr>
        <w:t xml:space="preserve">. </w:t>
      </w:r>
      <w:r w:rsidR="00C35079" w:rsidRPr="00C35079">
        <w:rPr>
          <w:rFonts w:ascii="Times New Roman" w:hAnsi="Times New Roman" w:cs="Times New Roman"/>
          <w:sz w:val="24"/>
          <w:szCs w:val="24"/>
        </w:rPr>
        <w:t>In earlier studies, a variety of text preprocessing approaches were utilized for text summarization</w:t>
      </w:r>
      <w:r w:rsidR="00C35079">
        <w:rPr>
          <w:rFonts w:ascii="Times New Roman" w:hAnsi="Times New Roman" w:cs="Times New Roman"/>
          <w:sz w:val="24"/>
          <w:szCs w:val="24"/>
        </w:rPr>
        <w:t xml:space="preserve">. </w:t>
      </w:r>
    </w:p>
    <w:p w14:paraId="73435762" w14:textId="175C9B62" w:rsidR="00B26171" w:rsidRPr="00D41AC8" w:rsidRDefault="00C35079" w:rsidP="002936E4">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the document</w:t>
      </w:r>
      <w:r w:rsidR="00F36A79" w:rsidRPr="00D41AC8">
        <w:rPr>
          <w:rFonts w:ascii="Times New Roman" w:hAnsi="Times New Roman" w:cs="Times New Roman"/>
          <w:sz w:val="24"/>
          <w:szCs w:val="24"/>
        </w:rPr>
        <w:t xml:space="preserve"> </w:t>
      </w:r>
      <w:r w:rsidR="00F36A79" w:rsidRPr="00D41AC8">
        <w:rPr>
          <w:rFonts w:ascii="Times New Roman" w:hAnsi="Times New Roman" w:cs="Times New Roman"/>
          <w:sz w:val="24"/>
          <w:szCs w:val="24"/>
        </w:rPr>
        <w:fldChar w:fldCharType="begin"/>
      </w:r>
      <w:r w:rsidR="00F36A79"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F36A79" w:rsidRPr="00D41AC8">
        <w:rPr>
          <w:rFonts w:ascii="Times New Roman" w:hAnsi="Times New Roman" w:cs="Times New Roman"/>
          <w:sz w:val="24"/>
          <w:szCs w:val="24"/>
        </w:rPr>
        <w:fldChar w:fldCharType="separate"/>
      </w:r>
      <w:r w:rsidR="00F36A79" w:rsidRPr="00D41AC8">
        <w:rPr>
          <w:rFonts w:ascii="Times New Roman" w:hAnsi="Times New Roman" w:cs="Times New Roman"/>
          <w:sz w:val="24"/>
          <w:szCs w:val="24"/>
        </w:rPr>
        <w:t>(Khan et al., 2020)</w:t>
      </w:r>
      <w:r w:rsidR="00F36A79"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573C793F" w14:textId="2FD648A9" w:rsidR="00D41AC8" w:rsidRDefault="005D35BC" w:rsidP="00D41AC8">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r>
      <w:r w:rsidR="00D41AC8" w:rsidRPr="00D41AC8">
        <w:rPr>
          <w:rFonts w:ascii="Times New Roman" w:hAnsi="Times New Roman" w:cs="Times New Roman"/>
          <w:sz w:val="24"/>
          <w:szCs w:val="24"/>
        </w:rPr>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sidR="00D41AC8">
        <w:rPr>
          <w:rFonts w:ascii="Times New Roman" w:hAnsi="Times New Roman" w:cs="Times New Roman"/>
          <w:sz w:val="24"/>
          <w:szCs w:val="24"/>
        </w:rPr>
        <w:t xml:space="preserve"> </w:t>
      </w:r>
      <w:r w:rsidR="00D41AC8">
        <w:rPr>
          <w:rFonts w:ascii="Times New Roman" w:hAnsi="Times New Roman" w:cs="Times New Roman"/>
          <w:sz w:val="24"/>
          <w:szCs w:val="24"/>
        </w:rPr>
        <w:fldChar w:fldCharType="begin"/>
      </w:r>
      <w:r w:rsidR="00D41AC8">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sidR="00D41AC8">
        <w:rPr>
          <w:rFonts w:ascii="Times New Roman" w:hAnsi="Times New Roman" w:cs="Times New Roman"/>
          <w:sz w:val="24"/>
          <w:szCs w:val="24"/>
        </w:rPr>
        <w:fldChar w:fldCharType="separate"/>
      </w:r>
      <w:r w:rsidR="00D41AC8" w:rsidRPr="00D41AC8">
        <w:rPr>
          <w:rFonts w:ascii="Times New Roman" w:hAnsi="Times New Roman" w:cs="Times New Roman"/>
          <w:sz w:val="24"/>
        </w:rPr>
        <w:t>(Barna and Heickal, 2022)</w:t>
      </w:r>
      <w:r w:rsidR="00D41AC8">
        <w:rPr>
          <w:rFonts w:ascii="Times New Roman" w:hAnsi="Times New Roman" w:cs="Times New Roman"/>
          <w:sz w:val="24"/>
          <w:szCs w:val="24"/>
        </w:rPr>
        <w:fldChar w:fldCharType="end"/>
      </w:r>
      <w:r w:rsidR="00D41AC8" w:rsidRPr="00D41AC8">
        <w:rPr>
          <w:rFonts w:ascii="Times New Roman" w:hAnsi="Times New Roman" w:cs="Times New Roman"/>
          <w:sz w:val="24"/>
          <w:szCs w:val="24"/>
        </w:rPr>
        <w:t>.</w:t>
      </w:r>
    </w:p>
    <w:p w14:paraId="1F833054" w14:textId="61D562DF" w:rsidR="002936E4" w:rsidRPr="00D41AC8" w:rsidRDefault="00D41AC8" w:rsidP="00D41AC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2936E4"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636607A9" w14:textId="6485DB40" w:rsidR="008A77D7" w:rsidRDefault="00B26171" w:rsidP="008A77D7">
      <w:pPr>
        <w:pStyle w:val="Heading1"/>
        <w:numPr>
          <w:ilvl w:val="0"/>
          <w:numId w:val="15"/>
        </w:numPr>
        <w:spacing w:line="360" w:lineRule="auto"/>
      </w:pPr>
      <w:bookmarkStart w:id="36" w:name="_Toc121147585"/>
      <w:r w:rsidRPr="00B26171">
        <w:t xml:space="preserve">EVALUATION </w:t>
      </w:r>
      <w:commentRangeStart w:id="37"/>
      <w:r w:rsidR="00742E79">
        <w:t>TECHNIQUES</w:t>
      </w:r>
      <w:commentRangeEnd w:id="37"/>
      <w:r w:rsidR="00CB49F1">
        <w:rPr>
          <w:rStyle w:val="CommentReference"/>
          <w:rFonts w:asciiTheme="minorHAnsi" w:eastAsiaTheme="minorEastAsia" w:hAnsiTheme="minorHAnsi" w:cstheme="minorBidi"/>
          <w:b w:val="0"/>
          <w:color w:val="auto"/>
        </w:rPr>
        <w:commentReference w:id="37"/>
      </w:r>
      <w:bookmarkEnd w:id="36"/>
    </w:p>
    <w:p w14:paraId="7E3905DB" w14:textId="588C40EF" w:rsidR="00CB49F1" w:rsidRDefault="00CB49F1" w:rsidP="00CB49F1">
      <w:pPr>
        <w:rPr>
          <w:highlight w:val="yellow"/>
        </w:rPr>
      </w:pPr>
      <w:r w:rsidRPr="00CB49F1">
        <w:rPr>
          <w:highlight w:val="yellow"/>
        </w:rPr>
        <w:t>#</w:t>
      </w:r>
      <w:r w:rsidR="00CE5830">
        <w:rPr>
          <w:highlight w:val="yellow"/>
        </w:rPr>
        <w:t>06.</w:t>
      </w:r>
      <w:r w:rsidRPr="00CB49F1">
        <w:rPr>
          <w:highlight w:val="yellow"/>
        </w:rPr>
        <w:t xml:space="preserve"> Create a table with all the possible evaluation metrics and also include the benchmarking area</w:t>
      </w:r>
    </w:p>
    <w:p w14:paraId="4B9B38FA" w14:textId="77777777" w:rsidR="00CE5830" w:rsidRDefault="00CE5830" w:rsidP="00CB49F1">
      <w:pPr>
        <w:rPr>
          <w:highlight w:val="yellow"/>
        </w:rPr>
      </w:pPr>
    </w:p>
    <w:p w14:paraId="1DE8700E" w14:textId="7E04104A" w:rsidR="00816B1D" w:rsidRPr="00816B1D" w:rsidRDefault="00816B1D" w:rsidP="00CE5830">
      <w:pPr>
        <w:pStyle w:val="Heading2"/>
        <w:spacing w:line="360" w:lineRule="auto"/>
        <w:rPr>
          <w:b/>
        </w:rPr>
      </w:pPr>
      <w:bookmarkStart w:id="38" w:name="_Toc121147586"/>
      <w:r w:rsidRPr="00816B1D">
        <w:rPr>
          <w:b/>
        </w:rPr>
        <w:t>6.1 Evaluation Approaches</w:t>
      </w:r>
      <w:bookmarkEnd w:id="38"/>
    </w:p>
    <w:p w14:paraId="1D0CCA45" w14:textId="166FBB50" w:rsidR="00816B1D" w:rsidRPr="00CE5830" w:rsidRDefault="00CE5830" w:rsidP="00CE5830">
      <w:pPr>
        <w:jc w:val="both"/>
        <w:rPr>
          <w:rFonts w:cstheme="minorHAnsi"/>
        </w:rPr>
      </w:pPr>
      <w:r w:rsidRPr="00CE5830">
        <w:rPr>
          <w:rFonts w:cstheme="minorHAnsi"/>
          <w:highlight w:val="yellow"/>
        </w:rPr>
        <w:t xml:space="preserve"># Include table about the evaluation approaches and discuss about it (Measure, Description, Objective Oriented [Refer </w:t>
      </w:r>
      <w:proofErr w:type="spellStart"/>
      <w:r w:rsidRPr="00CE5830">
        <w:rPr>
          <w:rFonts w:cstheme="minorHAnsi"/>
          <w:highlight w:val="yellow"/>
        </w:rPr>
        <w:t>dinukas</w:t>
      </w:r>
      <w:proofErr w:type="spellEnd"/>
      <w:r w:rsidRPr="00CE5830">
        <w:rPr>
          <w:rFonts w:cstheme="minorHAnsi"/>
          <w:highlight w:val="yellow"/>
        </w:rPr>
        <w:t xml:space="preserve"> report]</w:t>
      </w:r>
      <w:r>
        <w:rPr>
          <w:rFonts w:cstheme="minorHAnsi"/>
          <w:highlight w:val="yellow"/>
        </w:rPr>
        <w:t>) – Include equations about the importance of ROUGE1, ROUGE2 and ROUGE-S</w:t>
      </w:r>
    </w:p>
    <w:p w14:paraId="02068AEF" w14:textId="1917B594" w:rsidR="00816B1D" w:rsidRDefault="00816B1D" w:rsidP="00CE5830">
      <w:pPr>
        <w:pStyle w:val="Heading2"/>
        <w:spacing w:line="360" w:lineRule="auto"/>
        <w:rPr>
          <w:b/>
        </w:rPr>
      </w:pPr>
      <w:bookmarkStart w:id="39" w:name="_Toc121147587"/>
      <w:r w:rsidRPr="00816B1D">
        <w:rPr>
          <w:b/>
        </w:rPr>
        <w:t>6.2 Benchmarking</w:t>
      </w:r>
      <w:bookmarkEnd w:id="39"/>
    </w:p>
    <w:p w14:paraId="3D9DA8D6" w14:textId="1456BCB0" w:rsidR="00CE5830" w:rsidRPr="00CE5830" w:rsidRDefault="00CE5830" w:rsidP="00CE5830">
      <w:r w:rsidRPr="00CE5830">
        <w:rPr>
          <w:highlight w:val="yellow"/>
        </w:rPr>
        <w:t># Include the bench marking table and discuss about the results</w:t>
      </w:r>
    </w:p>
    <w:p w14:paraId="67074B11" w14:textId="77777777" w:rsidR="00816B1D" w:rsidRPr="00816B1D" w:rsidRDefault="00816B1D" w:rsidP="00816B1D"/>
    <w:p w14:paraId="317C939F" w14:textId="3BFC0179" w:rsidR="00AD22BC" w:rsidRDefault="00742E79" w:rsidP="00B41A2C">
      <w:pPr>
        <w:spacing w:line="360" w:lineRule="auto"/>
        <w:jc w:val="both"/>
        <w:rPr>
          <w:rFonts w:ascii="Times New Roman" w:hAnsi="Times New Roman" w:cs="Times New Roman"/>
          <w:sz w:val="24"/>
          <w:szCs w:val="24"/>
        </w:rPr>
      </w:pPr>
      <w:r w:rsidRPr="00742E79">
        <w:rPr>
          <w:rFonts w:ascii="Times New Roman" w:hAnsi="Times New Roman" w:cs="Times New Roman"/>
          <w:sz w:val="24"/>
          <w:szCs w:val="24"/>
        </w:rPr>
        <w:t>Model evaluation is one of the essential elements since it serves as a benchmark for the quality of the investigation.</w:t>
      </w:r>
      <w:r w:rsidR="0027467E">
        <w:rPr>
          <w:rFonts w:ascii="Times New Roman" w:hAnsi="Times New Roman" w:cs="Times New Roman"/>
          <w:sz w:val="24"/>
          <w:szCs w:val="24"/>
        </w:rPr>
        <w:t xml:space="preserve"> In the domain of abstractive text summarization, evaluation techniques are quite different and limited. The mostly used evaluation techniques will be discussed below.</w:t>
      </w:r>
    </w:p>
    <w:p w14:paraId="4DD15D11" w14:textId="5ACE49D0" w:rsidR="0027467E" w:rsidRDefault="00EB469C" w:rsidP="00B41A2C">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21B3A" w:rsidRPr="00621B3A">
        <w:rPr>
          <w:rFonts w:ascii="Times New Roman" w:hAnsi="Times New Roman" w:cs="Times New Roman"/>
          <w:sz w:val="24"/>
          <w:szCs w:val="24"/>
        </w:rPr>
        <w:t xml:space="preserve">The general evaluation metrics scores in the case of machine translation for text summarization are BLEU and </w:t>
      </w:r>
      <w:commentRangeStart w:id="40"/>
      <w:r w:rsidR="00621B3A" w:rsidRPr="00621B3A">
        <w:rPr>
          <w:rFonts w:ascii="Times New Roman" w:hAnsi="Times New Roman" w:cs="Times New Roman"/>
          <w:sz w:val="24"/>
          <w:szCs w:val="24"/>
        </w:rPr>
        <w:t>ROUGE</w:t>
      </w:r>
      <w:commentRangeEnd w:id="40"/>
      <w:r w:rsidR="009D2F54">
        <w:rPr>
          <w:rStyle w:val="CommentReference"/>
        </w:rPr>
        <w:commentReference w:id="40"/>
      </w:r>
      <w:r w:rsidR="00621B3A" w:rsidRPr="00621B3A">
        <w:rPr>
          <w:rFonts w:ascii="Times New Roman" w:hAnsi="Times New Roman" w:cs="Times New Roman"/>
          <w:sz w:val="24"/>
          <w:szCs w:val="24"/>
        </w:rPr>
        <w:t>. A precision-focused score, BLEU is defined as follows.</w:t>
      </w:r>
      <w:r w:rsidR="00621B3A">
        <w:rPr>
          <w:rFonts w:ascii="Times New Roman" w:hAnsi="Times New Roman" w:cs="Times New Roman"/>
          <w:sz w:val="24"/>
          <w:szCs w:val="24"/>
        </w:rPr>
        <w:t xml:space="preserve"> </w:t>
      </w:r>
      <w:r w:rsidR="00621B3A">
        <w:rPr>
          <w:rFonts w:ascii="Times New Roman" w:hAnsi="Times New Roman" w:cs="Times New Roman"/>
          <w:sz w:val="24"/>
          <w:szCs w:val="24"/>
        </w:rPr>
        <w:fldChar w:fldCharType="begin"/>
      </w:r>
      <w:r w:rsidR="00621B3A">
        <w:rPr>
          <w:rFonts w:ascii="Times New Roman" w:hAnsi="Times New Roman" w:cs="Times New Roman"/>
          <w:sz w:val="24"/>
          <w:szCs w:val="24"/>
        </w:rPr>
        <w:instrText xml:space="preserve"> ADDIN ZOTERO_ITEM CSL_CITATION {"citationID":"vgWO6mTg","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621B3A">
        <w:rPr>
          <w:rFonts w:ascii="Times New Roman" w:hAnsi="Times New Roman" w:cs="Times New Roman"/>
          <w:sz w:val="24"/>
          <w:szCs w:val="24"/>
        </w:rPr>
        <w:fldChar w:fldCharType="separate"/>
      </w:r>
      <w:r w:rsidR="00621B3A" w:rsidRPr="00621B3A">
        <w:rPr>
          <w:rFonts w:ascii="Times New Roman" w:hAnsi="Times New Roman" w:cs="Times New Roman"/>
          <w:sz w:val="24"/>
        </w:rPr>
        <w:t>(Etemad, Abidi and Chhabra, 2021)</w:t>
      </w:r>
      <w:r w:rsidR="00621B3A">
        <w:rPr>
          <w:rFonts w:ascii="Times New Roman" w:hAnsi="Times New Roman" w:cs="Times New Roman"/>
          <w:sz w:val="24"/>
          <w:szCs w:val="24"/>
        </w:rPr>
        <w:fldChar w:fldCharType="end"/>
      </w:r>
      <w:r w:rsidR="006D02EE">
        <w:rPr>
          <w:rFonts w:ascii="Times New Roman" w:hAnsi="Times New Roman" w:cs="Times New Roman"/>
          <w:sz w:val="24"/>
          <w:szCs w:val="24"/>
        </w:rPr>
        <w:t>.</w:t>
      </w:r>
    </w:p>
    <w:p w14:paraId="678182A5" w14:textId="1EBC6634" w:rsidR="006D02EE" w:rsidRDefault="00AA746F" w:rsidP="00B41A2C">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p w14:paraId="65311B05" w14:textId="3FAF380C" w:rsidR="00AD22BC" w:rsidRPr="00621B3A" w:rsidRDefault="00AA746F" w:rsidP="00665DFC">
      <w:pPr>
        <w:spacing w:line="360" w:lineRule="auto"/>
        <w:jc w:val="center"/>
        <w:rPr>
          <w:rFonts w:ascii="Times New Roman" w:hAnsi="Times New Roman" w:cs="Times New Roman"/>
          <w:i/>
          <w:sz w:val="24"/>
          <w:szCs w:val="24"/>
        </w:rPr>
      </w:pPr>
      <w:r w:rsidRPr="00621B3A">
        <w:rPr>
          <w:rFonts w:ascii="Times New Roman" w:hAnsi="Times New Roman" w:cs="Times New Roman"/>
          <w:i/>
          <w:sz w:val="24"/>
          <w:szCs w:val="24"/>
        </w:rPr>
        <w:t>Equation 6.1: Calculating BLEU evaluation metric</w:t>
      </w:r>
    </w:p>
    <w:p w14:paraId="4005EB64" w14:textId="27EB8C65" w:rsidR="00AA746F" w:rsidRDefault="00AA746F" w:rsidP="00665DF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621B3A"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sidR="00621B3A">
        <w:rPr>
          <w:rFonts w:ascii="Times New Roman" w:hAnsi="Times New Roman" w:cs="Times New Roman"/>
          <w:sz w:val="24"/>
          <w:szCs w:val="24"/>
        </w:rPr>
        <w:fldChar w:fldCharType="begin"/>
      </w:r>
      <w:r w:rsidR="00621B3A">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621B3A">
        <w:rPr>
          <w:rFonts w:ascii="Times New Roman" w:hAnsi="Times New Roman" w:cs="Times New Roman"/>
          <w:sz w:val="24"/>
          <w:szCs w:val="24"/>
        </w:rPr>
        <w:fldChar w:fldCharType="separate"/>
      </w:r>
      <w:r w:rsidR="00621B3A" w:rsidRPr="00621B3A">
        <w:rPr>
          <w:rFonts w:ascii="Times New Roman" w:hAnsi="Times New Roman" w:cs="Times New Roman"/>
          <w:sz w:val="24"/>
        </w:rPr>
        <w:t>(Etemad, Abidi and Chhabra, 2021)</w:t>
      </w:r>
      <w:r w:rsidR="00621B3A">
        <w:rPr>
          <w:rFonts w:ascii="Times New Roman" w:hAnsi="Times New Roman" w:cs="Times New Roman"/>
          <w:sz w:val="24"/>
          <w:szCs w:val="24"/>
        </w:rPr>
        <w:fldChar w:fldCharType="end"/>
      </w:r>
      <w:r w:rsidR="00665DFC">
        <w:rPr>
          <w:rFonts w:ascii="Times New Roman" w:hAnsi="Times New Roman" w:cs="Times New Roman"/>
          <w:sz w:val="24"/>
          <w:szCs w:val="24"/>
        </w:rPr>
        <w:t>.</w:t>
      </w:r>
    </w:p>
    <w:p w14:paraId="7CC99C31" w14:textId="37CFA5EB" w:rsidR="00B26171" w:rsidRPr="00621B3A" w:rsidRDefault="00665DFC" w:rsidP="00621B3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w:t>
      </w:r>
      <w:r w:rsidR="00BD2E41">
        <w:rPr>
          <w:rFonts w:ascii="Times New Roman" w:hAnsi="Times New Roman" w:cs="Times New Roman"/>
          <w:sz w:val="24"/>
          <w:szCs w:val="24"/>
        </w:rPr>
        <w:t>.</w:t>
      </w:r>
      <w:r>
        <w:rPr>
          <w:rFonts w:ascii="Times New Roman" w:hAnsi="Times New Roman" w:cs="Times New Roman"/>
          <w:sz w:val="24"/>
          <w:szCs w:val="24"/>
        </w:rPr>
        <w:t xml:space="preserve"> </w:t>
      </w:r>
      <w:r w:rsidR="00295EFF">
        <w:rPr>
          <w:rFonts w:ascii="Times New Roman" w:hAnsi="Times New Roman" w:cs="Times New Roman"/>
          <w:b/>
          <w:sz w:val="24"/>
          <w:szCs w:val="24"/>
        </w:rPr>
        <w:fldChar w:fldCharType="begin"/>
      </w:r>
      <w:r w:rsidR="00295EFF">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sidR="00295EFF">
        <w:rPr>
          <w:rFonts w:ascii="Times New Roman" w:hAnsi="Times New Roman" w:cs="Times New Roman"/>
          <w:b/>
          <w:sz w:val="24"/>
          <w:szCs w:val="24"/>
        </w:rPr>
        <w:fldChar w:fldCharType="separate"/>
      </w:r>
      <w:r w:rsidR="00295EFF" w:rsidRPr="00295EFF">
        <w:rPr>
          <w:rFonts w:ascii="Times New Roman" w:hAnsi="Times New Roman" w:cs="Times New Roman"/>
          <w:sz w:val="24"/>
        </w:rPr>
        <w:t>(Lin, 2004)</w:t>
      </w:r>
      <w:r w:rsidR="00295EFF">
        <w:rPr>
          <w:rFonts w:ascii="Times New Roman" w:hAnsi="Times New Roman" w:cs="Times New Roman"/>
          <w:b/>
          <w:sz w:val="24"/>
          <w:szCs w:val="24"/>
        </w:rPr>
        <w:fldChar w:fldCharType="end"/>
      </w:r>
      <w:r w:rsidR="00295EFF">
        <w:rPr>
          <w:rFonts w:ascii="Times New Roman" w:hAnsi="Times New Roman" w:cs="Times New Roman"/>
          <w:b/>
          <w:sz w:val="24"/>
          <w:szCs w:val="24"/>
        </w:rPr>
        <w:t xml:space="preserve"> </w:t>
      </w:r>
      <w:r w:rsidR="00BD2E41"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11C9187B" w14:textId="1CD2284F" w:rsidR="009E27DA" w:rsidRDefault="006D5696" w:rsidP="009F3571">
      <w:pPr>
        <w:pStyle w:val="Heading1"/>
        <w:numPr>
          <w:ilvl w:val="0"/>
          <w:numId w:val="15"/>
        </w:numPr>
        <w:spacing w:before="0" w:line="360" w:lineRule="auto"/>
      </w:pPr>
      <w:bookmarkStart w:id="41" w:name="_Toc121147588"/>
      <w:r>
        <w:t>CHAPTER SUMMAR</w:t>
      </w:r>
      <w:r w:rsidR="00A67686">
        <w:t>Y</w:t>
      </w:r>
      <w:bookmarkEnd w:id="41"/>
    </w:p>
    <w:p w14:paraId="72852D0C" w14:textId="7DC71B3B" w:rsidR="009E27DA" w:rsidRPr="009E27DA" w:rsidRDefault="009E27DA" w:rsidP="009E27DA">
      <w:pPr>
        <w:spacing w:line="360" w:lineRule="auto"/>
        <w:jc w:val="both"/>
        <w:rPr>
          <w:rFonts w:ascii="Times New Roman" w:hAnsi="Times New Roman" w:cs="Times New Roman"/>
        </w:rPr>
        <w:sectPr w:rsidR="009E27DA" w:rsidRPr="009E27DA" w:rsidSect="00FF43C3">
          <w:headerReference w:type="default" r:id="rId17"/>
          <w:headerReference w:type="first" r:id="rId18"/>
          <w:footerReference w:type="first" r:id="rId19"/>
          <w:pgSz w:w="12240" w:h="15840"/>
          <w:pgMar w:top="1440" w:right="1440" w:bottom="1440" w:left="1440" w:header="720" w:footer="720" w:gutter="0"/>
          <w:pgNumType w:start="1"/>
          <w:cols w:space="720"/>
          <w:titlePg/>
          <w:docGrid w:linePitch="360"/>
        </w:sectPr>
      </w:pPr>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3282F374" w14:textId="6EB22750" w:rsidR="00E14EA0" w:rsidRPr="00B940C7" w:rsidRDefault="007E2CC9" w:rsidP="009F3571">
      <w:pPr>
        <w:pStyle w:val="Heading1"/>
        <w:spacing w:before="0" w:line="360" w:lineRule="auto"/>
        <w:rPr>
          <w:rFonts w:cs="Times New Roman"/>
          <w:sz w:val="24"/>
          <w:szCs w:val="24"/>
        </w:rPr>
      </w:pPr>
      <w:bookmarkStart w:id="42" w:name="_Toc121147589"/>
      <w:r w:rsidRPr="00DD5924">
        <w:rPr>
          <w:rFonts w:cs="Times New Roman"/>
          <w:bCs/>
          <w:szCs w:val="32"/>
        </w:rPr>
        <w:lastRenderedPageBreak/>
        <w:t>REFERENCES</w:t>
      </w:r>
      <w:bookmarkEnd w:id="42"/>
    </w:p>
    <w:p w14:paraId="2F1AD6B1" w14:textId="77777777" w:rsidR="000F7C26" w:rsidRPr="000F7C26" w:rsidRDefault="00713B5E" w:rsidP="000F7C26">
      <w:pPr>
        <w:pStyle w:val="Bibliography"/>
        <w:rPr>
          <w:rFonts w:ascii="Times New Roman" w:hAnsi="Times New Roman" w:cs="Times New Roman"/>
          <w:sz w:val="24"/>
        </w:rPr>
      </w:pPr>
      <w:r w:rsidRPr="009F3571">
        <w:fldChar w:fldCharType="begin"/>
      </w:r>
      <w:r w:rsidRPr="009F3571">
        <w:instrText xml:space="preserve"> ADDIN ZOTERO_BIBL {"uncited":[],"omitted":[],"custom":[]} CSL_BIBLIOGRAPHY </w:instrText>
      </w:r>
      <w:r w:rsidRPr="009F3571">
        <w:fldChar w:fldCharType="separate"/>
      </w:r>
      <w:proofErr w:type="spellStart"/>
      <w:r w:rsidR="000F7C26" w:rsidRPr="000F7C26">
        <w:rPr>
          <w:rFonts w:ascii="Times New Roman" w:hAnsi="Times New Roman" w:cs="Times New Roman"/>
          <w:sz w:val="24"/>
        </w:rPr>
        <w:t>Abolghasemi</w:t>
      </w:r>
      <w:proofErr w:type="spellEnd"/>
      <w:r w:rsidR="000F7C26" w:rsidRPr="000F7C26">
        <w:rPr>
          <w:rFonts w:ascii="Times New Roman" w:hAnsi="Times New Roman" w:cs="Times New Roman"/>
          <w:sz w:val="24"/>
        </w:rPr>
        <w:t xml:space="preserve">, M., </w:t>
      </w:r>
      <w:proofErr w:type="spellStart"/>
      <w:r w:rsidR="000F7C26" w:rsidRPr="000F7C26">
        <w:rPr>
          <w:rFonts w:ascii="Times New Roman" w:hAnsi="Times New Roman" w:cs="Times New Roman"/>
          <w:sz w:val="24"/>
        </w:rPr>
        <w:t>Dadkhah</w:t>
      </w:r>
      <w:proofErr w:type="spellEnd"/>
      <w:r w:rsidR="000F7C26" w:rsidRPr="000F7C26">
        <w:rPr>
          <w:rFonts w:ascii="Times New Roman" w:hAnsi="Times New Roman" w:cs="Times New Roman"/>
          <w:sz w:val="24"/>
        </w:rPr>
        <w:t xml:space="preserve">, C. and </w:t>
      </w:r>
      <w:proofErr w:type="spellStart"/>
      <w:r w:rsidR="000F7C26" w:rsidRPr="000F7C26">
        <w:rPr>
          <w:rFonts w:ascii="Times New Roman" w:hAnsi="Times New Roman" w:cs="Times New Roman"/>
          <w:sz w:val="24"/>
        </w:rPr>
        <w:t>Tohidi</w:t>
      </w:r>
      <w:proofErr w:type="spellEnd"/>
      <w:r w:rsidR="000F7C26" w:rsidRPr="000F7C26">
        <w:rPr>
          <w:rFonts w:ascii="Times New Roman" w:hAnsi="Times New Roman" w:cs="Times New Roman"/>
          <w:sz w:val="24"/>
        </w:rPr>
        <w:t xml:space="preserve">, N. (2022). HTS-DL: Hybrid Text Summarization System using Deep Learning. </w:t>
      </w:r>
      <w:r w:rsidR="000F7C26" w:rsidRPr="000F7C26">
        <w:rPr>
          <w:rFonts w:ascii="Times New Roman" w:hAnsi="Times New Roman" w:cs="Times New Roman"/>
          <w:i/>
          <w:iCs/>
          <w:sz w:val="24"/>
        </w:rPr>
        <w:t>2022 27th International Computer Conference, Computer Society of Iran (CSICC)</w:t>
      </w:r>
      <w:r w:rsidR="000F7C26" w:rsidRPr="000F7C26">
        <w:rPr>
          <w:rFonts w:ascii="Times New Roman" w:hAnsi="Times New Roman" w:cs="Times New Roman"/>
          <w:sz w:val="24"/>
        </w:rPr>
        <w:t>. 23 February 2022. Tehran, Iran, Islamic Republic of: IEEE, 1–5. Available from https://doi.org/10.1109/CSICC55295.2022.9780395 [Accessed 26 October 2022].</w:t>
      </w:r>
    </w:p>
    <w:p w14:paraId="33AB0244" w14:textId="77777777" w:rsidR="000F7C26" w:rsidRPr="000F7C26" w:rsidRDefault="000F7C26" w:rsidP="000F7C26">
      <w:pPr>
        <w:pStyle w:val="Bibliography"/>
        <w:rPr>
          <w:rFonts w:ascii="Times New Roman" w:hAnsi="Times New Roman" w:cs="Times New Roman"/>
          <w:sz w:val="24"/>
        </w:rPr>
      </w:pPr>
      <w:proofErr w:type="spellStart"/>
      <w:r w:rsidRPr="000F7C26">
        <w:rPr>
          <w:rFonts w:ascii="Times New Roman" w:hAnsi="Times New Roman" w:cs="Times New Roman"/>
          <w:sz w:val="24"/>
        </w:rPr>
        <w:t>Alsaqer</w:t>
      </w:r>
      <w:proofErr w:type="spellEnd"/>
      <w:r w:rsidRPr="000F7C26">
        <w:rPr>
          <w:rFonts w:ascii="Times New Roman" w:hAnsi="Times New Roman" w:cs="Times New Roman"/>
          <w:sz w:val="24"/>
        </w:rPr>
        <w:t xml:space="preserve">, A.F. and </w:t>
      </w:r>
      <w:proofErr w:type="spellStart"/>
      <w:r w:rsidRPr="000F7C26">
        <w:rPr>
          <w:rFonts w:ascii="Times New Roman" w:hAnsi="Times New Roman" w:cs="Times New Roman"/>
          <w:sz w:val="24"/>
        </w:rPr>
        <w:t>Sasi</w:t>
      </w:r>
      <w:proofErr w:type="spellEnd"/>
      <w:r w:rsidRPr="000F7C26">
        <w:rPr>
          <w:rFonts w:ascii="Times New Roman" w:hAnsi="Times New Roman" w:cs="Times New Roman"/>
          <w:sz w:val="24"/>
        </w:rPr>
        <w:t xml:space="preserve">, S. (2017). Movie review summarization and sentiment analysis using </w:t>
      </w:r>
      <w:proofErr w:type="spellStart"/>
      <w:r w:rsidRPr="000F7C26">
        <w:rPr>
          <w:rFonts w:ascii="Times New Roman" w:hAnsi="Times New Roman" w:cs="Times New Roman"/>
          <w:sz w:val="24"/>
        </w:rPr>
        <w:t>rapidminer</w:t>
      </w:r>
      <w:proofErr w:type="spellEnd"/>
      <w:r w:rsidRPr="000F7C26">
        <w:rPr>
          <w:rFonts w:ascii="Times New Roman" w:hAnsi="Times New Roman" w:cs="Times New Roman"/>
          <w:sz w:val="24"/>
        </w:rPr>
        <w:t xml:space="preserve">. </w:t>
      </w:r>
      <w:r w:rsidRPr="000F7C26">
        <w:rPr>
          <w:rFonts w:ascii="Times New Roman" w:hAnsi="Times New Roman" w:cs="Times New Roman"/>
          <w:i/>
          <w:iCs/>
          <w:sz w:val="24"/>
        </w:rPr>
        <w:t>2017 International Conference on Networks &amp; Advances in Computational Technologies (</w:t>
      </w:r>
      <w:proofErr w:type="spellStart"/>
      <w:r w:rsidRPr="000F7C26">
        <w:rPr>
          <w:rFonts w:ascii="Times New Roman" w:hAnsi="Times New Roman" w:cs="Times New Roman"/>
          <w:i/>
          <w:iCs/>
          <w:sz w:val="24"/>
        </w:rPr>
        <w:t>NetACT</w:t>
      </w:r>
      <w:proofErr w:type="spellEnd"/>
      <w:r w:rsidRPr="000F7C26">
        <w:rPr>
          <w:rFonts w:ascii="Times New Roman" w:hAnsi="Times New Roman" w:cs="Times New Roman"/>
          <w:i/>
          <w:iCs/>
          <w:sz w:val="24"/>
        </w:rPr>
        <w:t>)</w:t>
      </w:r>
      <w:r w:rsidRPr="000F7C26">
        <w:rPr>
          <w:rFonts w:ascii="Times New Roman" w:hAnsi="Times New Roman" w:cs="Times New Roman"/>
          <w:sz w:val="24"/>
        </w:rPr>
        <w:t xml:space="preserve">. July 2017. </w:t>
      </w:r>
      <w:proofErr w:type="spellStart"/>
      <w:r w:rsidRPr="000F7C26">
        <w:rPr>
          <w:rFonts w:ascii="Times New Roman" w:hAnsi="Times New Roman" w:cs="Times New Roman"/>
          <w:sz w:val="24"/>
        </w:rPr>
        <w:t>Thiruvanthapuram</w:t>
      </w:r>
      <w:proofErr w:type="spellEnd"/>
      <w:r w:rsidRPr="000F7C26">
        <w:rPr>
          <w:rFonts w:ascii="Times New Roman" w:hAnsi="Times New Roman" w:cs="Times New Roman"/>
          <w:sz w:val="24"/>
        </w:rPr>
        <w:t>, India: IEEE, 329–335. Available from https://doi.org/10.1109/NETACT.2017.8076790 [Accessed 10 October 2022].</w:t>
      </w:r>
    </w:p>
    <w:p w14:paraId="4282CCDC" w14:textId="77777777" w:rsidR="000F7C26" w:rsidRPr="000F7C26" w:rsidRDefault="000F7C26" w:rsidP="000F7C26">
      <w:pPr>
        <w:pStyle w:val="Bibliography"/>
        <w:rPr>
          <w:rFonts w:ascii="Times New Roman" w:hAnsi="Times New Roman" w:cs="Times New Roman"/>
          <w:sz w:val="24"/>
        </w:rPr>
      </w:pPr>
      <w:proofErr w:type="spellStart"/>
      <w:r w:rsidRPr="000F7C26">
        <w:rPr>
          <w:rFonts w:ascii="Times New Roman" w:hAnsi="Times New Roman" w:cs="Times New Roman"/>
          <w:sz w:val="24"/>
        </w:rPr>
        <w:t>Barna</w:t>
      </w:r>
      <w:proofErr w:type="spellEnd"/>
      <w:r w:rsidRPr="000F7C26">
        <w:rPr>
          <w:rFonts w:ascii="Times New Roman" w:hAnsi="Times New Roman" w:cs="Times New Roman"/>
          <w:sz w:val="24"/>
        </w:rPr>
        <w:t xml:space="preserve">, N.H. and </w:t>
      </w:r>
      <w:proofErr w:type="spellStart"/>
      <w:r w:rsidRPr="000F7C26">
        <w:rPr>
          <w:rFonts w:ascii="Times New Roman" w:hAnsi="Times New Roman" w:cs="Times New Roman"/>
          <w:sz w:val="24"/>
        </w:rPr>
        <w:t>Heickal</w:t>
      </w:r>
      <w:proofErr w:type="spellEnd"/>
      <w:r w:rsidRPr="000F7C26">
        <w:rPr>
          <w:rFonts w:ascii="Times New Roman" w:hAnsi="Times New Roman" w:cs="Times New Roman"/>
          <w:sz w:val="24"/>
        </w:rPr>
        <w:t xml:space="preserve">, H. (2022). An Automatic Abstractive Text Summarization System. </w:t>
      </w:r>
      <w:r w:rsidRPr="000F7C26">
        <w:rPr>
          <w:rFonts w:ascii="Times New Roman" w:hAnsi="Times New Roman" w:cs="Times New Roman"/>
          <w:i/>
          <w:iCs/>
          <w:sz w:val="24"/>
        </w:rPr>
        <w:t>Dhaka University Journal of Applied Science and Engineering</w:t>
      </w:r>
      <w:r w:rsidRPr="000F7C26">
        <w:rPr>
          <w:rFonts w:ascii="Times New Roman" w:hAnsi="Times New Roman" w:cs="Times New Roman"/>
          <w:sz w:val="24"/>
        </w:rPr>
        <w:t>, 6 (2), 39–48. Available from https://doi.org/10.3329/dujase.v6i2.59217.</w:t>
      </w:r>
    </w:p>
    <w:p w14:paraId="2EF9EBD0" w14:textId="77777777" w:rsidR="000F7C26" w:rsidRPr="000F7C26" w:rsidRDefault="000F7C26" w:rsidP="000F7C26">
      <w:pPr>
        <w:pStyle w:val="Bibliography"/>
        <w:rPr>
          <w:rFonts w:ascii="Times New Roman" w:hAnsi="Times New Roman" w:cs="Times New Roman"/>
          <w:sz w:val="24"/>
        </w:rPr>
      </w:pPr>
      <w:r w:rsidRPr="000F7C26">
        <w:rPr>
          <w:rFonts w:ascii="Times New Roman" w:hAnsi="Times New Roman" w:cs="Times New Roman"/>
          <w:sz w:val="24"/>
        </w:rPr>
        <w:t xml:space="preserve">Boorugu, R., Ramesh, G. and Madhavi, K. (2019). Summarizing Product Reviews Using </w:t>
      </w:r>
      <w:proofErr w:type="spellStart"/>
      <w:r w:rsidRPr="000F7C26">
        <w:rPr>
          <w:rFonts w:ascii="Times New Roman" w:hAnsi="Times New Roman" w:cs="Times New Roman"/>
          <w:sz w:val="24"/>
        </w:rPr>
        <w:t>Nlp</w:t>
      </w:r>
      <w:proofErr w:type="spellEnd"/>
      <w:r w:rsidRPr="000F7C26">
        <w:rPr>
          <w:rFonts w:ascii="Times New Roman" w:hAnsi="Times New Roman" w:cs="Times New Roman"/>
          <w:sz w:val="24"/>
        </w:rPr>
        <w:t xml:space="preserve"> Based Text Summarization. </w:t>
      </w:r>
      <w:r w:rsidRPr="000F7C26">
        <w:rPr>
          <w:rFonts w:ascii="Times New Roman" w:hAnsi="Times New Roman" w:cs="Times New Roman"/>
          <w:i/>
          <w:iCs/>
          <w:sz w:val="24"/>
        </w:rPr>
        <w:t>International Journal of Scientific &amp; Technology Research Volume</w:t>
      </w:r>
      <w:r w:rsidRPr="000F7C26">
        <w:rPr>
          <w:rFonts w:ascii="Times New Roman" w:hAnsi="Times New Roman" w:cs="Times New Roman"/>
          <w:sz w:val="24"/>
        </w:rPr>
        <w:t>, 8 (10), 1127–1133.</w:t>
      </w:r>
    </w:p>
    <w:p w14:paraId="44D866E0" w14:textId="77777777" w:rsidR="000F7C26" w:rsidRPr="000F7C26" w:rsidRDefault="000F7C26" w:rsidP="000F7C26">
      <w:pPr>
        <w:pStyle w:val="Bibliography"/>
        <w:rPr>
          <w:rFonts w:ascii="Times New Roman" w:hAnsi="Times New Roman" w:cs="Times New Roman"/>
          <w:sz w:val="24"/>
        </w:rPr>
      </w:pPr>
      <w:proofErr w:type="spellStart"/>
      <w:r w:rsidRPr="000F7C26">
        <w:rPr>
          <w:rFonts w:ascii="Times New Roman" w:hAnsi="Times New Roman" w:cs="Times New Roman"/>
          <w:sz w:val="24"/>
        </w:rPr>
        <w:t>Brasoveanu</w:t>
      </w:r>
      <w:proofErr w:type="spellEnd"/>
      <w:r w:rsidRPr="000F7C26">
        <w:rPr>
          <w:rFonts w:ascii="Times New Roman" w:hAnsi="Times New Roman" w:cs="Times New Roman"/>
          <w:sz w:val="24"/>
        </w:rPr>
        <w:t xml:space="preserve">, A.M.P. and </w:t>
      </w:r>
      <w:proofErr w:type="spellStart"/>
      <w:r w:rsidRPr="000F7C26">
        <w:rPr>
          <w:rFonts w:ascii="Times New Roman" w:hAnsi="Times New Roman" w:cs="Times New Roman"/>
          <w:sz w:val="24"/>
        </w:rPr>
        <w:t>Andonie</w:t>
      </w:r>
      <w:proofErr w:type="spellEnd"/>
      <w:r w:rsidRPr="000F7C26">
        <w:rPr>
          <w:rFonts w:ascii="Times New Roman" w:hAnsi="Times New Roman" w:cs="Times New Roman"/>
          <w:sz w:val="24"/>
        </w:rPr>
        <w:t xml:space="preserve">, R. (2020). Visualizing Transformers for NLP: A Brief Survey. </w:t>
      </w:r>
      <w:r w:rsidRPr="000F7C26">
        <w:rPr>
          <w:rFonts w:ascii="Times New Roman" w:hAnsi="Times New Roman" w:cs="Times New Roman"/>
          <w:i/>
          <w:iCs/>
          <w:sz w:val="24"/>
        </w:rPr>
        <w:t xml:space="preserve">2020 24th International Conference Information </w:t>
      </w:r>
      <w:proofErr w:type="spellStart"/>
      <w:r w:rsidRPr="000F7C26">
        <w:rPr>
          <w:rFonts w:ascii="Times New Roman" w:hAnsi="Times New Roman" w:cs="Times New Roman"/>
          <w:i/>
          <w:iCs/>
          <w:sz w:val="24"/>
        </w:rPr>
        <w:t>Visualisation</w:t>
      </w:r>
      <w:proofErr w:type="spellEnd"/>
      <w:r w:rsidRPr="000F7C26">
        <w:rPr>
          <w:rFonts w:ascii="Times New Roman" w:hAnsi="Times New Roman" w:cs="Times New Roman"/>
          <w:i/>
          <w:iCs/>
          <w:sz w:val="24"/>
        </w:rPr>
        <w:t xml:space="preserve"> (IV)</w:t>
      </w:r>
      <w:r w:rsidRPr="000F7C26">
        <w:rPr>
          <w:rFonts w:ascii="Times New Roman" w:hAnsi="Times New Roman" w:cs="Times New Roman"/>
          <w:sz w:val="24"/>
        </w:rPr>
        <w:t>. September 2020. Melbourne, Australia: IEEE, 270–279. Available from https://doi.org/10.1109/IV51561.2020.00051 [Accessed 2 November 2022].</w:t>
      </w:r>
    </w:p>
    <w:p w14:paraId="3CEF70D3" w14:textId="77777777" w:rsidR="000F7C26" w:rsidRPr="000F7C26" w:rsidRDefault="000F7C26" w:rsidP="000F7C26">
      <w:pPr>
        <w:pStyle w:val="Bibliography"/>
        <w:rPr>
          <w:rFonts w:ascii="Times New Roman" w:hAnsi="Times New Roman" w:cs="Times New Roman"/>
          <w:sz w:val="24"/>
        </w:rPr>
      </w:pPr>
      <w:r w:rsidRPr="000F7C26">
        <w:rPr>
          <w:rFonts w:ascii="Times New Roman" w:hAnsi="Times New Roman" w:cs="Times New Roman"/>
          <w:sz w:val="24"/>
        </w:rPr>
        <w:t xml:space="preserve">Etemad, A.G., Abidi, A.I. and Chhabra, M. (2021). A Review on Abstractive Text Summarization Using Deep Learning. </w:t>
      </w:r>
      <w:r w:rsidRPr="000F7C26">
        <w:rPr>
          <w:rFonts w:ascii="Times New Roman" w:hAnsi="Times New Roman" w:cs="Times New Roman"/>
          <w:i/>
          <w:iCs/>
          <w:sz w:val="24"/>
        </w:rPr>
        <w:t>2021 9th International Conference on Reliability, Infocom Technologies and Optimization (Trends and Future Directions) (ICRITO)</w:t>
      </w:r>
      <w:r w:rsidRPr="000F7C26">
        <w:rPr>
          <w:rFonts w:ascii="Times New Roman" w:hAnsi="Times New Roman" w:cs="Times New Roman"/>
          <w:sz w:val="24"/>
        </w:rPr>
        <w:t>. 3 September 2021. Noida, India: IEEE, 1–6. Available from https://doi.org/10.1109/ICRITO51393.2021.9596500 [Accessed 10 October 2022].</w:t>
      </w:r>
    </w:p>
    <w:p w14:paraId="48C81323" w14:textId="77777777" w:rsidR="000F7C26" w:rsidRPr="000F7C26" w:rsidRDefault="000F7C26" w:rsidP="000F7C26">
      <w:pPr>
        <w:pStyle w:val="Bibliography"/>
        <w:rPr>
          <w:rFonts w:ascii="Times New Roman" w:hAnsi="Times New Roman" w:cs="Times New Roman"/>
          <w:sz w:val="24"/>
        </w:rPr>
      </w:pPr>
      <w:r w:rsidRPr="000F7C26">
        <w:rPr>
          <w:rFonts w:ascii="Times New Roman" w:hAnsi="Times New Roman" w:cs="Times New Roman"/>
          <w:sz w:val="24"/>
        </w:rPr>
        <w:t xml:space="preserve">Gupta, A. et al. (2021). Automated News Summarization Using Transformers. </w:t>
      </w:r>
      <w:proofErr w:type="spellStart"/>
      <w:r w:rsidRPr="000F7C26">
        <w:rPr>
          <w:rFonts w:ascii="Times New Roman" w:hAnsi="Times New Roman" w:cs="Times New Roman"/>
          <w:i/>
          <w:iCs/>
          <w:sz w:val="24"/>
        </w:rPr>
        <w:t>ArXiv</w:t>
      </w:r>
      <w:proofErr w:type="spellEnd"/>
      <w:r w:rsidRPr="000F7C26">
        <w:rPr>
          <w:rFonts w:ascii="Times New Roman" w:hAnsi="Times New Roman" w:cs="Times New Roman"/>
          <w:sz w:val="24"/>
        </w:rPr>
        <w:t>, abs/2108.01064.</w:t>
      </w:r>
    </w:p>
    <w:p w14:paraId="3E93004E" w14:textId="77777777" w:rsidR="000F7C26" w:rsidRPr="000F7C26" w:rsidRDefault="000F7C26" w:rsidP="000F7C26">
      <w:pPr>
        <w:pStyle w:val="Bibliography"/>
        <w:rPr>
          <w:rFonts w:ascii="Times New Roman" w:hAnsi="Times New Roman" w:cs="Times New Roman"/>
          <w:sz w:val="24"/>
        </w:rPr>
      </w:pPr>
      <w:r w:rsidRPr="000F7C26">
        <w:rPr>
          <w:rFonts w:ascii="Times New Roman" w:hAnsi="Times New Roman" w:cs="Times New Roman"/>
          <w:sz w:val="24"/>
        </w:rPr>
        <w:t xml:space="preserve">Gupta, V. and </w:t>
      </w:r>
      <w:proofErr w:type="spellStart"/>
      <w:r w:rsidRPr="000F7C26">
        <w:rPr>
          <w:rFonts w:ascii="Times New Roman" w:hAnsi="Times New Roman" w:cs="Times New Roman"/>
          <w:sz w:val="24"/>
        </w:rPr>
        <w:t>Lehal</w:t>
      </w:r>
      <w:proofErr w:type="spellEnd"/>
      <w:r w:rsidRPr="000F7C26">
        <w:rPr>
          <w:rFonts w:ascii="Times New Roman" w:hAnsi="Times New Roman" w:cs="Times New Roman"/>
          <w:sz w:val="24"/>
        </w:rPr>
        <w:t xml:space="preserve">, G.S. (2010). A Survey of Text Summarization Extractive Techniques. </w:t>
      </w:r>
      <w:r w:rsidRPr="000F7C26">
        <w:rPr>
          <w:rFonts w:ascii="Times New Roman" w:hAnsi="Times New Roman" w:cs="Times New Roman"/>
          <w:i/>
          <w:iCs/>
          <w:sz w:val="24"/>
        </w:rPr>
        <w:t>Journal of Emerging Technologies in Web Intelligence</w:t>
      </w:r>
      <w:r w:rsidRPr="000F7C26">
        <w:rPr>
          <w:rFonts w:ascii="Times New Roman" w:hAnsi="Times New Roman" w:cs="Times New Roman"/>
          <w:sz w:val="24"/>
        </w:rPr>
        <w:t>, 2 (3), 258–268. Available from https://doi.org/10.4304/jetwi.2.3.258-268.</w:t>
      </w:r>
    </w:p>
    <w:p w14:paraId="287F7AF7" w14:textId="77777777" w:rsidR="000F7C26" w:rsidRPr="000F7C26" w:rsidRDefault="000F7C26" w:rsidP="000F7C26">
      <w:pPr>
        <w:pStyle w:val="Bibliography"/>
        <w:rPr>
          <w:rFonts w:ascii="Times New Roman" w:hAnsi="Times New Roman" w:cs="Times New Roman"/>
          <w:sz w:val="24"/>
        </w:rPr>
      </w:pPr>
      <w:r w:rsidRPr="000F7C26">
        <w:rPr>
          <w:rFonts w:ascii="Times New Roman" w:hAnsi="Times New Roman" w:cs="Times New Roman"/>
          <w:sz w:val="24"/>
        </w:rPr>
        <w:t xml:space="preserve">Joy, J. and Selvan, M.P. (2022). A comprehensive study on the performance of different Multi-class Classification Algorithms and Hyperparameter Tuning Techniques using Optuna. </w:t>
      </w:r>
      <w:r w:rsidRPr="000F7C26">
        <w:rPr>
          <w:rFonts w:ascii="Times New Roman" w:hAnsi="Times New Roman" w:cs="Times New Roman"/>
          <w:i/>
          <w:iCs/>
          <w:sz w:val="24"/>
        </w:rPr>
        <w:t>2022 International Conference on Computing, Communication, Security and Intelligent Systems (IC3SIS)</w:t>
      </w:r>
      <w:r w:rsidRPr="000F7C26">
        <w:rPr>
          <w:rFonts w:ascii="Times New Roman" w:hAnsi="Times New Roman" w:cs="Times New Roman"/>
          <w:sz w:val="24"/>
        </w:rPr>
        <w:t>. 23 June 2022. Kochi, India: IEEE, 1–5. Available from https://doi.org/10.1109/IC3SIS54991.2022.9885695 [Accessed 24 October 2022].</w:t>
      </w:r>
    </w:p>
    <w:p w14:paraId="3D9D2C46" w14:textId="77777777" w:rsidR="000F7C26" w:rsidRPr="000F7C26" w:rsidRDefault="000F7C26" w:rsidP="000F7C26">
      <w:pPr>
        <w:pStyle w:val="Bibliography"/>
        <w:rPr>
          <w:rFonts w:ascii="Times New Roman" w:hAnsi="Times New Roman" w:cs="Times New Roman"/>
          <w:sz w:val="24"/>
        </w:rPr>
      </w:pPr>
      <w:r w:rsidRPr="000F7C26">
        <w:rPr>
          <w:rFonts w:ascii="Times New Roman" w:hAnsi="Times New Roman" w:cs="Times New Roman"/>
          <w:sz w:val="24"/>
        </w:rPr>
        <w:lastRenderedPageBreak/>
        <w:t xml:space="preserve">Khan, A. et al. (2020). Movie Review Summarization Using Supervised Learning and Graph-Based Ranking Algorithm. </w:t>
      </w:r>
      <w:r w:rsidRPr="000F7C26">
        <w:rPr>
          <w:rFonts w:ascii="Times New Roman" w:hAnsi="Times New Roman" w:cs="Times New Roman"/>
          <w:i/>
          <w:iCs/>
          <w:sz w:val="24"/>
        </w:rPr>
        <w:t>Computational Intelligence and Neuroscience</w:t>
      </w:r>
      <w:r w:rsidRPr="000F7C26">
        <w:rPr>
          <w:rFonts w:ascii="Times New Roman" w:hAnsi="Times New Roman" w:cs="Times New Roman"/>
          <w:sz w:val="24"/>
        </w:rPr>
        <w:t>, 2020, 7526580. Available from https://doi.org/10.1155/2020/7526580.</w:t>
      </w:r>
    </w:p>
    <w:p w14:paraId="51B84B67" w14:textId="77777777" w:rsidR="000F7C26" w:rsidRPr="000F7C26" w:rsidRDefault="000F7C26" w:rsidP="000F7C26">
      <w:pPr>
        <w:pStyle w:val="Bibliography"/>
        <w:rPr>
          <w:rFonts w:ascii="Times New Roman" w:hAnsi="Times New Roman" w:cs="Times New Roman"/>
          <w:sz w:val="24"/>
        </w:rPr>
      </w:pPr>
      <w:proofErr w:type="spellStart"/>
      <w:r w:rsidRPr="000F7C26">
        <w:rPr>
          <w:rFonts w:ascii="Times New Roman" w:hAnsi="Times New Roman" w:cs="Times New Roman"/>
          <w:sz w:val="24"/>
        </w:rPr>
        <w:t>Kirmani</w:t>
      </w:r>
      <w:proofErr w:type="spellEnd"/>
      <w:r w:rsidRPr="000F7C26">
        <w:rPr>
          <w:rFonts w:ascii="Times New Roman" w:hAnsi="Times New Roman" w:cs="Times New Roman"/>
          <w:sz w:val="24"/>
        </w:rPr>
        <w:t xml:space="preserve">, M. et al. (2019). Hybrid Text Summarization: A Survey. In: Ray, K. Sharma, T.K. Rawat, S. et al. (eds.). </w:t>
      </w:r>
      <w:r w:rsidRPr="000F7C26">
        <w:rPr>
          <w:rFonts w:ascii="Times New Roman" w:hAnsi="Times New Roman" w:cs="Times New Roman"/>
          <w:i/>
          <w:iCs/>
          <w:sz w:val="24"/>
        </w:rPr>
        <w:t>Soft Computing: Theories and Applications</w:t>
      </w:r>
      <w:r w:rsidRPr="000F7C26">
        <w:rPr>
          <w:rFonts w:ascii="Times New Roman" w:hAnsi="Times New Roman" w:cs="Times New Roman"/>
          <w:sz w:val="24"/>
        </w:rPr>
        <w:t>. Advances in Intelligent Systems and Computing. Singapore: Springer Singapore, 63–73. Available from https://doi.org/10.1007/978-981-13-0589-4_7 [Accessed 1 November 2022].</w:t>
      </w:r>
    </w:p>
    <w:p w14:paraId="26317D52" w14:textId="77777777" w:rsidR="000F7C26" w:rsidRPr="000F7C26" w:rsidRDefault="000F7C26" w:rsidP="000F7C26">
      <w:pPr>
        <w:pStyle w:val="Bibliography"/>
        <w:rPr>
          <w:rFonts w:ascii="Times New Roman" w:hAnsi="Times New Roman" w:cs="Times New Roman"/>
          <w:sz w:val="24"/>
        </w:rPr>
      </w:pPr>
      <w:proofErr w:type="spellStart"/>
      <w:r w:rsidRPr="000F7C26">
        <w:rPr>
          <w:rFonts w:ascii="Times New Roman" w:hAnsi="Times New Roman" w:cs="Times New Roman"/>
          <w:sz w:val="24"/>
        </w:rPr>
        <w:t>Kouris</w:t>
      </w:r>
      <w:proofErr w:type="spellEnd"/>
      <w:r w:rsidRPr="000F7C26">
        <w:rPr>
          <w:rFonts w:ascii="Times New Roman" w:hAnsi="Times New Roman" w:cs="Times New Roman"/>
          <w:sz w:val="24"/>
        </w:rPr>
        <w:t xml:space="preserve">, P., </w:t>
      </w:r>
      <w:proofErr w:type="spellStart"/>
      <w:r w:rsidRPr="000F7C26">
        <w:rPr>
          <w:rFonts w:ascii="Times New Roman" w:hAnsi="Times New Roman" w:cs="Times New Roman"/>
          <w:sz w:val="24"/>
        </w:rPr>
        <w:t>Alexandridis</w:t>
      </w:r>
      <w:proofErr w:type="spellEnd"/>
      <w:r w:rsidRPr="000F7C26">
        <w:rPr>
          <w:rFonts w:ascii="Times New Roman" w:hAnsi="Times New Roman" w:cs="Times New Roman"/>
          <w:sz w:val="24"/>
        </w:rPr>
        <w:t xml:space="preserve">, G. and </w:t>
      </w:r>
      <w:proofErr w:type="spellStart"/>
      <w:r w:rsidRPr="000F7C26">
        <w:rPr>
          <w:rFonts w:ascii="Times New Roman" w:hAnsi="Times New Roman" w:cs="Times New Roman"/>
          <w:sz w:val="24"/>
        </w:rPr>
        <w:t>Stafylopatis</w:t>
      </w:r>
      <w:proofErr w:type="spellEnd"/>
      <w:r w:rsidRPr="000F7C26">
        <w:rPr>
          <w:rFonts w:ascii="Times New Roman" w:hAnsi="Times New Roman" w:cs="Times New Roman"/>
          <w:sz w:val="24"/>
        </w:rPr>
        <w:t xml:space="preserve">, A. (2019). Abstractive Text Summarization Based on Deep Learning and Semantic Content Generalization. </w:t>
      </w:r>
      <w:r w:rsidRPr="000F7C26">
        <w:rPr>
          <w:rFonts w:ascii="Times New Roman" w:hAnsi="Times New Roman" w:cs="Times New Roman"/>
          <w:i/>
          <w:iCs/>
          <w:sz w:val="24"/>
        </w:rPr>
        <w:t>Proceedings of the 57th Annual Meeting of the Association for Computational Linguistics</w:t>
      </w:r>
      <w:r w:rsidRPr="000F7C26">
        <w:rPr>
          <w:rFonts w:ascii="Times New Roman" w:hAnsi="Times New Roman" w:cs="Times New Roman"/>
          <w:sz w:val="24"/>
        </w:rPr>
        <w:t>. 2019. Florence, Italy: Association for Computational Linguistics, 5082–5092. Available from https://doi.org/10.18653/v1/P19-1501 [Accessed 24 October 2022].</w:t>
      </w:r>
    </w:p>
    <w:p w14:paraId="53A17087" w14:textId="77777777" w:rsidR="000F7C26" w:rsidRPr="000F7C26" w:rsidRDefault="000F7C26" w:rsidP="000F7C26">
      <w:pPr>
        <w:pStyle w:val="Bibliography"/>
        <w:rPr>
          <w:rFonts w:ascii="Times New Roman" w:hAnsi="Times New Roman" w:cs="Times New Roman"/>
          <w:sz w:val="24"/>
        </w:rPr>
      </w:pPr>
      <w:proofErr w:type="spellStart"/>
      <w:r w:rsidRPr="000F7C26">
        <w:rPr>
          <w:rFonts w:ascii="Times New Roman" w:hAnsi="Times New Roman" w:cs="Times New Roman"/>
          <w:sz w:val="24"/>
        </w:rPr>
        <w:t>Lackermair</w:t>
      </w:r>
      <w:proofErr w:type="spellEnd"/>
      <w:r w:rsidRPr="000F7C26">
        <w:rPr>
          <w:rFonts w:ascii="Times New Roman" w:hAnsi="Times New Roman" w:cs="Times New Roman"/>
          <w:sz w:val="24"/>
        </w:rPr>
        <w:t xml:space="preserve">, G., </w:t>
      </w:r>
      <w:proofErr w:type="spellStart"/>
      <w:r w:rsidRPr="000F7C26">
        <w:rPr>
          <w:rFonts w:ascii="Times New Roman" w:hAnsi="Times New Roman" w:cs="Times New Roman"/>
          <w:sz w:val="24"/>
        </w:rPr>
        <w:t>Kailer</w:t>
      </w:r>
      <w:proofErr w:type="spellEnd"/>
      <w:r w:rsidRPr="000F7C26">
        <w:rPr>
          <w:rFonts w:ascii="Times New Roman" w:hAnsi="Times New Roman" w:cs="Times New Roman"/>
          <w:sz w:val="24"/>
        </w:rPr>
        <w:t xml:space="preserve">, D. and </w:t>
      </w:r>
      <w:proofErr w:type="spellStart"/>
      <w:r w:rsidRPr="000F7C26">
        <w:rPr>
          <w:rFonts w:ascii="Times New Roman" w:hAnsi="Times New Roman" w:cs="Times New Roman"/>
          <w:sz w:val="24"/>
        </w:rPr>
        <w:t>Kanmaz</w:t>
      </w:r>
      <w:proofErr w:type="spellEnd"/>
      <w:r w:rsidRPr="000F7C26">
        <w:rPr>
          <w:rFonts w:ascii="Times New Roman" w:hAnsi="Times New Roman" w:cs="Times New Roman"/>
          <w:sz w:val="24"/>
        </w:rPr>
        <w:t xml:space="preserve">, K. (2013). Importance of Online Product Reviews from a Consumer’s Perspective. </w:t>
      </w:r>
      <w:r w:rsidRPr="000F7C26">
        <w:rPr>
          <w:rFonts w:ascii="Times New Roman" w:hAnsi="Times New Roman" w:cs="Times New Roman"/>
          <w:i/>
          <w:iCs/>
          <w:sz w:val="24"/>
        </w:rPr>
        <w:t>Advances in Economics and Business</w:t>
      </w:r>
      <w:r w:rsidRPr="000F7C26">
        <w:rPr>
          <w:rFonts w:ascii="Times New Roman" w:hAnsi="Times New Roman" w:cs="Times New Roman"/>
          <w:sz w:val="24"/>
        </w:rPr>
        <w:t>, 1 (1), 1–5. Available from https://doi.org/10.13189/aeb.2013.010101.</w:t>
      </w:r>
    </w:p>
    <w:p w14:paraId="7366DEA8" w14:textId="77777777" w:rsidR="000F7C26" w:rsidRPr="000F7C26" w:rsidRDefault="000F7C26" w:rsidP="000F7C26">
      <w:pPr>
        <w:pStyle w:val="Bibliography"/>
        <w:rPr>
          <w:rFonts w:ascii="Times New Roman" w:hAnsi="Times New Roman" w:cs="Times New Roman"/>
          <w:sz w:val="24"/>
        </w:rPr>
      </w:pPr>
      <w:r w:rsidRPr="000F7C26">
        <w:rPr>
          <w:rFonts w:ascii="Times New Roman" w:hAnsi="Times New Roman" w:cs="Times New Roman"/>
          <w:sz w:val="24"/>
        </w:rPr>
        <w:t>Lin, C.-Y. (2004). ROUGE: A Package for Automatic Evaluation of Summaries. 8.</w:t>
      </w:r>
    </w:p>
    <w:p w14:paraId="4C78B749" w14:textId="77777777" w:rsidR="000F7C26" w:rsidRPr="000F7C26" w:rsidRDefault="000F7C26" w:rsidP="000F7C26">
      <w:pPr>
        <w:pStyle w:val="Bibliography"/>
        <w:rPr>
          <w:rFonts w:ascii="Times New Roman" w:hAnsi="Times New Roman" w:cs="Times New Roman"/>
          <w:sz w:val="24"/>
        </w:rPr>
      </w:pPr>
      <w:r w:rsidRPr="000F7C26">
        <w:rPr>
          <w:rFonts w:ascii="Times New Roman" w:hAnsi="Times New Roman" w:cs="Times New Roman"/>
          <w:sz w:val="24"/>
        </w:rPr>
        <w:t>Liu, X. and Wang, C. (2021). An Empirical Study on Hyperparameter Optimization for Fine-Tuning Pre-trained Language Models. Available from http://arxiv.org/abs/2106.09204 [Accessed 24 October 2022].</w:t>
      </w:r>
    </w:p>
    <w:p w14:paraId="4E1C46DB" w14:textId="77777777" w:rsidR="000F7C26" w:rsidRPr="000F7C26" w:rsidRDefault="000F7C26" w:rsidP="000F7C26">
      <w:pPr>
        <w:pStyle w:val="Bibliography"/>
        <w:rPr>
          <w:rFonts w:ascii="Times New Roman" w:hAnsi="Times New Roman" w:cs="Times New Roman"/>
          <w:sz w:val="24"/>
        </w:rPr>
      </w:pPr>
      <w:r w:rsidRPr="000F7C26">
        <w:rPr>
          <w:rFonts w:ascii="Times New Roman" w:hAnsi="Times New Roman" w:cs="Times New Roman"/>
          <w:sz w:val="24"/>
        </w:rPr>
        <w:t xml:space="preserve">Mahajan, R. et al. (2021). Text Summarization Using Deep Learning. </w:t>
      </w:r>
      <w:r w:rsidRPr="000F7C26">
        <w:rPr>
          <w:rFonts w:ascii="Times New Roman" w:hAnsi="Times New Roman" w:cs="Times New Roman"/>
          <w:i/>
          <w:iCs/>
          <w:sz w:val="24"/>
        </w:rPr>
        <w:t>International Research Journal of Engineering and Technology (IRJET)</w:t>
      </w:r>
      <w:r w:rsidRPr="000F7C26">
        <w:rPr>
          <w:rFonts w:ascii="Times New Roman" w:hAnsi="Times New Roman" w:cs="Times New Roman"/>
          <w:sz w:val="24"/>
        </w:rPr>
        <w:t>, 08 (05th May 2021), 1737–1740.</w:t>
      </w:r>
    </w:p>
    <w:p w14:paraId="2DD72982" w14:textId="77777777" w:rsidR="000F7C26" w:rsidRPr="000F7C26" w:rsidRDefault="000F7C26" w:rsidP="000F7C26">
      <w:pPr>
        <w:pStyle w:val="Bibliography"/>
        <w:rPr>
          <w:rFonts w:ascii="Times New Roman" w:hAnsi="Times New Roman" w:cs="Times New Roman"/>
          <w:sz w:val="24"/>
        </w:rPr>
      </w:pPr>
      <w:r w:rsidRPr="000F7C26">
        <w:rPr>
          <w:rFonts w:ascii="Times New Roman" w:hAnsi="Times New Roman" w:cs="Times New Roman"/>
          <w:sz w:val="24"/>
        </w:rPr>
        <w:t xml:space="preserve">McAuley, J.J. and </w:t>
      </w:r>
      <w:proofErr w:type="spellStart"/>
      <w:r w:rsidRPr="000F7C26">
        <w:rPr>
          <w:rFonts w:ascii="Times New Roman" w:hAnsi="Times New Roman" w:cs="Times New Roman"/>
          <w:sz w:val="24"/>
        </w:rPr>
        <w:t>Leskovec</w:t>
      </w:r>
      <w:proofErr w:type="spellEnd"/>
      <w:r w:rsidRPr="000F7C26">
        <w:rPr>
          <w:rFonts w:ascii="Times New Roman" w:hAnsi="Times New Roman" w:cs="Times New Roman"/>
          <w:sz w:val="24"/>
        </w:rPr>
        <w:t xml:space="preserve">, J. (2013). From amateurs to connoisseurs: modeling the evolution of user expertise through online reviews. </w:t>
      </w:r>
      <w:r w:rsidRPr="000F7C26">
        <w:rPr>
          <w:rFonts w:ascii="Times New Roman" w:hAnsi="Times New Roman" w:cs="Times New Roman"/>
          <w:i/>
          <w:iCs/>
          <w:sz w:val="24"/>
        </w:rPr>
        <w:t>Proceedings of the 22nd international conference on World Wide Web - WWW ’13</w:t>
      </w:r>
      <w:r w:rsidRPr="000F7C26">
        <w:rPr>
          <w:rFonts w:ascii="Times New Roman" w:hAnsi="Times New Roman" w:cs="Times New Roman"/>
          <w:sz w:val="24"/>
        </w:rPr>
        <w:t>. 2013. Rio de Janeiro, Brazil: ACM Press, 897–908. Available from https://doi.org/10.1145/2488388.2488466 [Accessed 19 November 2022].</w:t>
      </w:r>
    </w:p>
    <w:p w14:paraId="326033EC" w14:textId="77777777" w:rsidR="000F7C26" w:rsidRPr="000F7C26" w:rsidRDefault="000F7C26" w:rsidP="000F7C26">
      <w:pPr>
        <w:pStyle w:val="Bibliography"/>
        <w:rPr>
          <w:rFonts w:ascii="Times New Roman" w:hAnsi="Times New Roman" w:cs="Times New Roman"/>
          <w:sz w:val="24"/>
        </w:rPr>
      </w:pPr>
      <w:r w:rsidRPr="000F7C26">
        <w:rPr>
          <w:rFonts w:ascii="Times New Roman" w:hAnsi="Times New Roman" w:cs="Times New Roman"/>
          <w:sz w:val="24"/>
        </w:rPr>
        <w:t xml:space="preserve">Mukherjee, R. et al. (2020). Read what you need: Controllable Aspect-based Opinion Summarization of Tourist Reviews. </w:t>
      </w:r>
      <w:r w:rsidRPr="000F7C26">
        <w:rPr>
          <w:rFonts w:ascii="Times New Roman" w:hAnsi="Times New Roman" w:cs="Times New Roman"/>
          <w:i/>
          <w:iCs/>
          <w:sz w:val="24"/>
        </w:rPr>
        <w:t>Proceedings of the 43rd International ACM SIGIR Conference on Research and Development in Information Retrieval</w:t>
      </w:r>
      <w:r w:rsidRPr="000F7C26">
        <w:rPr>
          <w:rFonts w:ascii="Times New Roman" w:hAnsi="Times New Roman" w:cs="Times New Roman"/>
          <w:sz w:val="24"/>
        </w:rPr>
        <w:t>. 25 July 2020. 1825–1828. Available from https://doi.org/10.1145/3397271.3401269 [Accessed 10 October 2022].</w:t>
      </w:r>
    </w:p>
    <w:p w14:paraId="2FB4BA74" w14:textId="77777777" w:rsidR="000F7C26" w:rsidRPr="000F7C26" w:rsidRDefault="000F7C26" w:rsidP="000F7C26">
      <w:pPr>
        <w:pStyle w:val="Bibliography"/>
        <w:rPr>
          <w:rFonts w:ascii="Times New Roman" w:hAnsi="Times New Roman" w:cs="Times New Roman"/>
          <w:sz w:val="24"/>
        </w:rPr>
      </w:pPr>
      <w:proofErr w:type="spellStart"/>
      <w:r w:rsidRPr="000F7C26">
        <w:rPr>
          <w:rFonts w:ascii="Times New Roman" w:hAnsi="Times New Roman" w:cs="Times New Roman"/>
          <w:sz w:val="24"/>
        </w:rPr>
        <w:t>Neyshabur</w:t>
      </w:r>
      <w:proofErr w:type="spellEnd"/>
      <w:r w:rsidRPr="000F7C26">
        <w:rPr>
          <w:rFonts w:ascii="Times New Roman" w:hAnsi="Times New Roman" w:cs="Times New Roman"/>
          <w:sz w:val="24"/>
        </w:rPr>
        <w:t xml:space="preserve">, B. et al. (2017). Exploring Generalization in Deep Learning. </w:t>
      </w:r>
      <w:r w:rsidRPr="000F7C26">
        <w:rPr>
          <w:rFonts w:ascii="Times New Roman" w:hAnsi="Times New Roman" w:cs="Times New Roman"/>
          <w:i/>
          <w:iCs/>
          <w:sz w:val="24"/>
        </w:rPr>
        <w:t>undefined</w:t>
      </w:r>
      <w:r w:rsidRPr="000F7C26">
        <w:rPr>
          <w:rFonts w:ascii="Times New Roman" w:hAnsi="Times New Roman" w:cs="Times New Roman"/>
          <w:sz w:val="24"/>
        </w:rPr>
        <w:t>. Available from https://www.semanticscholar.org/reader/d53fb3feeeab07a0d70bf466dd473ec6052ecc07 [Accessed 9 November 2022].</w:t>
      </w:r>
    </w:p>
    <w:p w14:paraId="4361C630" w14:textId="77777777" w:rsidR="000F7C26" w:rsidRPr="000F7C26" w:rsidRDefault="000F7C26" w:rsidP="000F7C26">
      <w:pPr>
        <w:pStyle w:val="Bibliography"/>
        <w:rPr>
          <w:rFonts w:ascii="Times New Roman" w:hAnsi="Times New Roman" w:cs="Times New Roman"/>
          <w:sz w:val="24"/>
        </w:rPr>
      </w:pPr>
      <w:r w:rsidRPr="000F7C26">
        <w:rPr>
          <w:rFonts w:ascii="Times New Roman" w:hAnsi="Times New Roman" w:cs="Times New Roman"/>
          <w:sz w:val="24"/>
        </w:rPr>
        <w:t xml:space="preserve">Pai, A. (2014). Summarizer Using Abstractive and Extractive Method. </w:t>
      </w:r>
      <w:r w:rsidRPr="000F7C26">
        <w:rPr>
          <w:rFonts w:ascii="Times New Roman" w:hAnsi="Times New Roman" w:cs="Times New Roman"/>
          <w:i/>
          <w:iCs/>
          <w:sz w:val="24"/>
        </w:rPr>
        <w:t>International Journal of Engineering Research</w:t>
      </w:r>
      <w:r w:rsidRPr="000F7C26">
        <w:rPr>
          <w:rFonts w:ascii="Times New Roman" w:hAnsi="Times New Roman" w:cs="Times New Roman"/>
          <w:sz w:val="24"/>
        </w:rPr>
        <w:t>, 3 (5), 5.</w:t>
      </w:r>
    </w:p>
    <w:p w14:paraId="18FCF54F" w14:textId="77777777" w:rsidR="000F7C26" w:rsidRPr="000F7C26" w:rsidRDefault="000F7C26" w:rsidP="000F7C26">
      <w:pPr>
        <w:pStyle w:val="Bibliography"/>
        <w:rPr>
          <w:rFonts w:ascii="Times New Roman" w:hAnsi="Times New Roman" w:cs="Times New Roman"/>
          <w:sz w:val="24"/>
        </w:rPr>
      </w:pPr>
      <w:proofErr w:type="spellStart"/>
      <w:r w:rsidRPr="000F7C26">
        <w:rPr>
          <w:rFonts w:ascii="Times New Roman" w:hAnsi="Times New Roman" w:cs="Times New Roman"/>
          <w:sz w:val="24"/>
        </w:rPr>
        <w:lastRenderedPageBreak/>
        <w:t>Pizam</w:t>
      </w:r>
      <w:proofErr w:type="spellEnd"/>
      <w:r w:rsidRPr="000F7C26">
        <w:rPr>
          <w:rFonts w:ascii="Times New Roman" w:hAnsi="Times New Roman" w:cs="Times New Roman"/>
          <w:sz w:val="24"/>
        </w:rPr>
        <w:t xml:space="preserve">, A. and Ellis, T. (1999). Customer satisfaction and its measurement in hospitality enterprises. </w:t>
      </w:r>
      <w:r w:rsidRPr="000F7C26">
        <w:rPr>
          <w:rFonts w:ascii="Times New Roman" w:hAnsi="Times New Roman" w:cs="Times New Roman"/>
          <w:i/>
          <w:iCs/>
          <w:sz w:val="24"/>
        </w:rPr>
        <w:t>International Journal of Contemporary Hospitality Management</w:t>
      </w:r>
      <w:r w:rsidRPr="000F7C26">
        <w:rPr>
          <w:rFonts w:ascii="Times New Roman" w:hAnsi="Times New Roman" w:cs="Times New Roman"/>
          <w:sz w:val="24"/>
        </w:rPr>
        <w:t>, 11 (7), 326–339. Available from https://doi.org/10.1108/09596119910293231.</w:t>
      </w:r>
    </w:p>
    <w:p w14:paraId="3B5B9152" w14:textId="77777777" w:rsidR="000F7C26" w:rsidRPr="000F7C26" w:rsidRDefault="000F7C26" w:rsidP="000F7C26">
      <w:pPr>
        <w:pStyle w:val="Bibliography"/>
        <w:rPr>
          <w:rFonts w:ascii="Times New Roman" w:hAnsi="Times New Roman" w:cs="Times New Roman"/>
          <w:sz w:val="24"/>
        </w:rPr>
      </w:pPr>
      <w:r w:rsidRPr="000F7C26">
        <w:rPr>
          <w:rFonts w:ascii="Times New Roman" w:hAnsi="Times New Roman" w:cs="Times New Roman"/>
          <w:sz w:val="24"/>
        </w:rPr>
        <w:t>Shi, T. et al. (2020). Neural Abstractive Text Summarization with Sequence-to-Sequence Models. Available from http://arxiv.org/abs/1812.02303 [Accessed 10 October 2022].</w:t>
      </w:r>
    </w:p>
    <w:p w14:paraId="42E2C46A" w14:textId="77777777" w:rsidR="000F7C26" w:rsidRPr="000F7C26" w:rsidRDefault="000F7C26" w:rsidP="000F7C26">
      <w:pPr>
        <w:pStyle w:val="Bibliography"/>
        <w:rPr>
          <w:rFonts w:ascii="Times New Roman" w:hAnsi="Times New Roman" w:cs="Times New Roman"/>
          <w:sz w:val="24"/>
        </w:rPr>
      </w:pPr>
      <w:r w:rsidRPr="000F7C26">
        <w:rPr>
          <w:rFonts w:ascii="Times New Roman" w:hAnsi="Times New Roman" w:cs="Times New Roman"/>
          <w:sz w:val="24"/>
        </w:rPr>
        <w:t xml:space="preserve">Shorten, C. and Khoshgoftaar, T.M. (2019). A survey on Image Data Augmentation for Deep Learning. </w:t>
      </w:r>
      <w:r w:rsidRPr="000F7C26">
        <w:rPr>
          <w:rFonts w:ascii="Times New Roman" w:hAnsi="Times New Roman" w:cs="Times New Roman"/>
          <w:i/>
          <w:iCs/>
          <w:sz w:val="24"/>
        </w:rPr>
        <w:t>Journal of Big Data</w:t>
      </w:r>
      <w:r w:rsidRPr="000F7C26">
        <w:rPr>
          <w:rFonts w:ascii="Times New Roman" w:hAnsi="Times New Roman" w:cs="Times New Roman"/>
          <w:sz w:val="24"/>
        </w:rPr>
        <w:t>, 6 (1), 60. Available from https://doi.org/10.1186/s40537-019-0197-0.</w:t>
      </w:r>
    </w:p>
    <w:p w14:paraId="1095F73E" w14:textId="77777777" w:rsidR="000F7C26" w:rsidRPr="000F7C26" w:rsidRDefault="000F7C26" w:rsidP="000F7C26">
      <w:pPr>
        <w:pStyle w:val="Bibliography"/>
        <w:rPr>
          <w:rFonts w:ascii="Times New Roman" w:hAnsi="Times New Roman" w:cs="Times New Roman"/>
          <w:sz w:val="24"/>
        </w:rPr>
      </w:pPr>
      <w:proofErr w:type="spellStart"/>
      <w:r w:rsidRPr="000F7C26">
        <w:rPr>
          <w:rFonts w:ascii="Times New Roman" w:hAnsi="Times New Roman" w:cs="Times New Roman"/>
          <w:sz w:val="24"/>
        </w:rPr>
        <w:t>Socher</w:t>
      </w:r>
      <w:proofErr w:type="spellEnd"/>
      <w:r w:rsidRPr="000F7C26">
        <w:rPr>
          <w:rFonts w:ascii="Times New Roman" w:hAnsi="Times New Roman" w:cs="Times New Roman"/>
          <w:sz w:val="24"/>
        </w:rPr>
        <w:t xml:space="preserve">, R., </w:t>
      </w:r>
      <w:proofErr w:type="spellStart"/>
      <w:r w:rsidRPr="000F7C26">
        <w:rPr>
          <w:rFonts w:ascii="Times New Roman" w:hAnsi="Times New Roman" w:cs="Times New Roman"/>
          <w:sz w:val="24"/>
        </w:rPr>
        <w:t>Bengio</w:t>
      </w:r>
      <w:proofErr w:type="spellEnd"/>
      <w:r w:rsidRPr="000F7C26">
        <w:rPr>
          <w:rFonts w:ascii="Times New Roman" w:hAnsi="Times New Roman" w:cs="Times New Roman"/>
          <w:sz w:val="24"/>
        </w:rPr>
        <w:t xml:space="preserve">, Y. and Manning, C.D. (2012). Deep Learning for NLP (without Magic). </w:t>
      </w:r>
      <w:r w:rsidRPr="000F7C26">
        <w:rPr>
          <w:rFonts w:ascii="Times New Roman" w:hAnsi="Times New Roman" w:cs="Times New Roman"/>
          <w:i/>
          <w:iCs/>
          <w:sz w:val="24"/>
        </w:rPr>
        <w:t>Proceedings of the 50th Annual Meeting of the Association for Computational Linguistics: Tutorial Abstracts</w:t>
      </w:r>
      <w:r w:rsidRPr="000F7C26">
        <w:rPr>
          <w:rFonts w:ascii="Times New Roman" w:hAnsi="Times New Roman" w:cs="Times New Roman"/>
          <w:sz w:val="24"/>
        </w:rPr>
        <w:t xml:space="preserve">. July 2012. </w:t>
      </w:r>
      <w:proofErr w:type="spellStart"/>
      <w:r w:rsidRPr="000F7C26">
        <w:rPr>
          <w:rFonts w:ascii="Times New Roman" w:hAnsi="Times New Roman" w:cs="Times New Roman"/>
          <w:sz w:val="24"/>
        </w:rPr>
        <w:t>Jeju</w:t>
      </w:r>
      <w:proofErr w:type="spellEnd"/>
      <w:r w:rsidRPr="000F7C26">
        <w:rPr>
          <w:rFonts w:ascii="Times New Roman" w:hAnsi="Times New Roman" w:cs="Times New Roman"/>
          <w:sz w:val="24"/>
        </w:rPr>
        <w:t xml:space="preserve"> Island, Korea: Association for Computational Linguistics, 5. Available from https://aclanthology.org/P12-4005 [Accessed 2 November 2022].</w:t>
      </w:r>
    </w:p>
    <w:p w14:paraId="643ACC1B" w14:textId="77777777" w:rsidR="000F7C26" w:rsidRPr="000F7C26" w:rsidRDefault="000F7C26" w:rsidP="000F7C26">
      <w:pPr>
        <w:pStyle w:val="Bibliography"/>
        <w:rPr>
          <w:rFonts w:ascii="Times New Roman" w:hAnsi="Times New Roman" w:cs="Times New Roman"/>
          <w:sz w:val="24"/>
        </w:rPr>
      </w:pPr>
      <w:r w:rsidRPr="000F7C26">
        <w:rPr>
          <w:rFonts w:ascii="Times New Roman" w:hAnsi="Times New Roman" w:cs="Times New Roman"/>
          <w:sz w:val="24"/>
        </w:rPr>
        <w:t xml:space="preserve">Steinberger, J. and </w:t>
      </w:r>
      <w:proofErr w:type="spellStart"/>
      <w:r w:rsidRPr="000F7C26">
        <w:rPr>
          <w:rFonts w:ascii="Times New Roman" w:hAnsi="Times New Roman" w:cs="Times New Roman"/>
          <w:sz w:val="24"/>
        </w:rPr>
        <w:t>Jezek</w:t>
      </w:r>
      <w:proofErr w:type="spellEnd"/>
      <w:r w:rsidRPr="000F7C26">
        <w:rPr>
          <w:rFonts w:ascii="Times New Roman" w:hAnsi="Times New Roman" w:cs="Times New Roman"/>
          <w:sz w:val="24"/>
        </w:rPr>
        <w:t xml:space="preserve">, K. (2009). Evaluation Measures for Text Summarization. </w:t>
      </w:r>
      <w:proofErr w:type="spellStart"/>
      <w:r w:rsidRPr="000F7C26">
        <w:rPr>
          <w:rFonts w:ascii="Times New Roman" w:hAnsi="Times New Roman" w:cs="Times New Roman"/>
          <w:i/>
          <w:iCs/>
          <w:sz w:val="24"/>
        </w:rPr>
        <w:t>Comput</w:t>
      </w:r>
      <w:proofErr w:type="spellEnd"/>
      <w:r w:rsidRPr="000F7C26">
        <w:rPr>
          <w:rFonts w:ascii="Times New Roman" w:hAnsi="Times New Roman" w:cs="Times New Roman"/>
          <w:i/>
          <w:iCs/>
          <w:sz w:val="24"/>
        </w:rPr>
        <w:t>. Informatics</w:t>
      </w:r>
      <w:r w:rsidRPr="000F7C26">
        <w:rPr>
          <w:rFonts w:ascii="Times New Roman" w:hAnsi="Times New Roman" w:cs="Times New Roman"/>
          <w:sz w:val="24"/>
        </w:rPr>
        <w:t>, 28 (2), 251–275.</w:t>
      </w:r>
    </w:p>
    <w:p w14:paraId="3EB505B2" w14:textId="77777777" w:rsidR="000F7C26" w:rsidRPr="000F7C26" w:rsidRDefault="000F7C26" w:rsidP="000F7C26">
      <w:pPr>
        <w:pStyle w:val="Bibliography"/>
        <w:rPr>
          <w:rFonts w:ascii="Times New Roman" w:hAnsi="Times New Roman" w:cs="Times New Roman"/>
          <w:sz w:val="24"/>
        </w:rPr>
      </w:pPr>
      <w:r w:rsidRPr="000F7C26">
        <w:rPr>
          <w:rFonts w:ascii="Times New Roman" w:hAnsi="Times New Roman" w:cs="Times New Roman"/>
          <w:sz w:val="24"/>
        </w:rPr>
        <w:t xml:space="preserve">Wolf, T. et al. (2020). Transformers: State-of-the-Art Natural Language Processing. </w:t>
      </w:r>
      <w:r w:rsidRPr="000F7C26">
        <w:rPr>
          <w:rFonts w:ascii="Times New Roman" w:hAnsi="Times New Roman" w:cs="Times New Roman"/>
          <w:i/>
          <w:iCs/>
          <w:sz w:val="24"/>
        </w:rPr>
        <w:t>Proceedings of the 2020 Conference on Empirical Methods in Natural Language Processing: System Demonstrations</w:t>
      </w:r>
      <w:r w:rsidRPr="000F7C26">
        <w:rPr>
          <w:rFonts w:ascii="Times New Roman" w:hAnsi="Times New Roman" w:cs="Times New Roman"/>
          <w:sz w:val="24"/>
        </w:rPr>
        <w:t>. 2020. Online: Association for Computational Linguistics, 38–45. Available from https://doi.org/10.18653/v1/2020.emnlp-demos.6 [Accessed 10 October 2022].</w:t>
      </w:r>
    </w:p>
    <w:p w14:paraId="41A847FE" w14:textId="77777777" w:rsidR="000F7C26" w:rsidRPr="000F7C26" w:rsidRDefault="000F7C26" w:rsidP="000F7C26">
      <w:pPr>
        <w:pStyle w:val="Bibliography"/>
        <w:rPr>
          <w:rFonts w:ascii="Times New Roman" w:hAnsi="Times New Roman" w:cs="Times New Roman"/>
          <w:sz w:val="24"/>
        </w:rPr>
      </w:pPr>
      <w:r w:rsidRPr="000F7C26">
        <w:rPr>
          <w:rFonts w:ascii="Times New Roman" w:hAnsi="Times New Roman" w:cs="Times New Roman"/>
          <w:sz w:val="24"/>
        </w:rPr>
        <w:t>Zhang, J. et al. (2020). PEGASUS: Pre-training with Extracted Gap-sentences for Abstractive Summarization. Available from http://arxiv.org/abs/1912.08777 [Accessed 18 October 2022].</w:t>
      </w:r>
    </w:p>
    <w:p w14:paraId="6FDEBC4E" w14:textId="77777777" w:rsidR="000F7C26" w:rsidRPr="000F7C26" w:rsidRDefault="000F7C26" w:rsidP="000F7C26">
      <w:pPr>
        <w:pStyle w:val="Bibliography"/>
        <w:rPr>
          <w:rFonts w:ascii="Times New Roman" w:hAnsi="Times New Roman" w:cs="Times New Roman"/>
          <w:sz w:val="24"/>
        </w:rPr>
      </w:pPr>
      <w:r w:rsidRPr="000F7C26">
        <w:rPr>
          <w:rFonts w:ascii="Times New Roman" w:hAnsi="Times New Roman" w:cs="Times New Roman"/>
          <w:sz w:val="24"/>
        </w:rPr>
        <w:t xml:space="preserve">Zhou, K. et al. (2021). Domain Generalization with </w:t>
      </w:r>
      <w:proofErr w:type="spellStart"/>
      <w:r w:rsidRPr="000F7C26">
        <w:rPr>
          <w:rFonts w:ascii="Times New Roman" w:hAnsi="Times New Roman" w:cs="Times New Roman"/>
          <w:sz w:val="24"/>
        </w:rPr>
        <w:t>MixStyle</w:t>
      </w:r>
      <w:proofErr w:type="spellEnd"/>
      <w:r w:rsidRPr="000F7C26">
        <w:rPr>
          <w:rFonts w:ascii="Times New Roman" w:hAnsi="Times New Roman" w:cs="Times New Roman"/>
          <w:sz w:val="24"/>
        </w:rPr>
        <w:t xml:space="preserve">. </w:t>
      </w:r>
      <w:r w:rsidRPr="000F7C26">
        <w:rPr>
          <w:rFonts w:ascii="Times New Roman" w:hAnsi="Times New Roman" w:cs="Times New Roman"/>
          <w:i/>
          <w:iCs/>
          <w:sz w:val="24"/>
        </w:rPr>
        <w:t>undefined</w:t>
      </w:r>
      <w:r w:rsidRPr="000F7C26">
        <w:rPr>
          <w:rFonts w:ascii="Times New Roman" w:hAnsi="Times New Roman" w:cs="Times New Roman"/>
          <w:sz w:val="24"/>
        </w:rPr>
        <w:t>. Available from https://www.semanticscholar.org/reader/4f6eafafc9563a5b904535078df7e74afe39ef59 [Accessed 5 December 2022].</w:t>
      </w:r>
    </w:p>
    <w:p w14:paraId="3F4408B1" w14:textId="2371DF4D" w:rsidR="008D1157" w:rsidRPr="009F3571" w:rsidRDefault="00713B5E" w:rsidP="009F3571">
      <w:pPr>
        <w:pStyle w:val="Bibliography"/>
        <w:spacing w:line="360" w:lineRule="auto"/>
        <w:jc w:val="both"/>
        <w:rPr>
          <w:rFonts w:ascii="Times New Roman" w:hAnsi="Times New Roman" w:cs="Times New Roman"/>
          <w:sz w:val="24"/>
          <w:szCs w:val="24"/>
        </w:rPr>
      </w:pPr>
      <w:r w:rsidRPr="009F3571">
        <w:rPr>
          <w:rFonts w:ascii="Times New Roman" w:hAnsi="Times New Roman" w:cs="Times New Roman"/>
          <w:sz w:val="24"/>
          <w:szCs w:val="24"/>
        </w:rPr>
        <w:fldChar w:fldCharType="end"/>
      </w:r>
    </w:p>
    <w:p w14:paraId="7D91CB8B" w14:textId="6F1F98EE" w:rsidR="008D1157" w:rsidRPr="009F3571" w:rsidRDefault="00F7612C" w:rsidP="009F3571">
      <w:pPr>
        <w:spacing w:line="360" w:lineRule="auto"/>
        <w:jc w:val="both"/>
        <w:rPr>
          <w:rFonts w:ascii="Times New Roman" w:hAnsi="Times New Roman" w:cs="Times New Roman"/>
          <w:sz w:val="24"/>
          <w:szCs w:val="24"/>
        </w:rPr>
      </w:pPr>
      <w:r w:rsidRPr="009F3571">
        <w:rPr>
          <w:rFonts w:ascii="Times New Roman" w:hAnsi="Times New Roman" w:cs="Times New Roman"/>
          <w:sz w:val="24"/>
          <w:szCs w:val="24"/>
        </w:rPr>
        <w:t>---External ref---</w:t>
      </w:r>
    </w:p>
    <w:p w14:paraId="7618B35E" w14:textId="77777777" w:rsidR="00F7612C" w:rsidRPr="009F3571" w:rsidRDefault="00F7612C" w:rsidP="009F3571">
      <w:pPr>
        <w:spacing w:after="0" w:line="360" w:lineRule="auto"/>
        <w:jc w:val="both"/>
        <w:rPr>
          <w:rFonts w:ascii="Times New Roman" w:eastAsia="Times New Roman" w:hAnsi="Times New Roman" w:cs="Times New Roman"/>
          <w:color w:val="000000"/>
          <w:sz w:val="24"/>
          <w:szCs w:val="24"/>
        </w:rPr>
      </w:pPr>
      <w:r w:rsidRPr="009F3571">
        <w:rPr>
          <w:rFonts w:ascii="Times New Roman" w:eastAsia="Times New Roman" w:hAnsi="Times New Roman" w:cs="Times New Roman"/>
          <w:color w:val="000000"/>
          <w:sz w:val="24"/>
          <w:szCs w:val="24"/>
        </w:rPr>
        <w:t>aws.amazon.com. (2022). </w:t>
      </w:r>
      <w:r w:rsidRPr="009F3571">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9F3571">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2CA6011B" w14:textId="77777777" w:rsidR="00F7612C" w:rsidRPr="00F7612C" w:rsidRDefault="00F7612C" w:rsidP="00DA402C">
      <w:pPr>
        <w:spacing w:before="100" w:beforeAutospacing="1" w:after="100" w:afterAutospacing="1" w:line="360" w:lineRule="auto"/>
        <w:jc w:val="both"/>
        <w:rPr>
          <w:rFonts w:ascii="Times New Roman" w:eastAsia="Times New Roman" w:hAnsi="Times New Roman" w:cs="Times New Roman"/>
          <w:color w:val="000000"/>
          <w:sz w:val="24"/>
          <w:szCs w:val="24"/>
        </w:rPr>
      </w:pPr>
      <w:r w:rsidRPr="00F7612C">
        <w:rPr>
          <w:rFonts w:ascii="Times New Roman" w:eastAsia="Times New Roman" w:hAnsi="Times New Roman" w:cs="Times New Roman"/>
          <w:color w:val="000000"/>
          <w:sz w:val="24"/>
          <w:szCs w:val="24"/>
        </w:rPr>
        <w:t>‌</w:t>
      </w:r>
    </w:p>
    <w:p w14:paraId="641E8F1C" w14:textId="03650DB3" w:rsidR="00605AAC" w:rsidRPr="00F55A8E" w:rsidRDefault="00605AAC" w:rsidP="00F55A8E">
      <w:pPr>
        <w:spacing w:line="360" w:lineRule="auto"/>
        <w:jc w:val="both"/>
        <w:rPr>
          <w:rFonts w:ascii="Times New Roman" w:hAnsi="Times New Roman" w:cs="Times New Roman"/>
          <w:sz w:val="24"/>
          <w:szCs w:val="24"/>
        </w:rPr>
      </w:pPr>
    </w:p>
    <w:p w14:paraId="56CB4E6A" w14:textId="508C0FCC" w:rsidR="00605AAC" w:rsidRPr="00F55A8E" w:rsidRDefault="00605AAC" w:rsidP="00F55A8E">
      <w:pPr>
        <w:spacing w:line="360" w:lineRule="auto"/>
        <w:jc w:val="both"/>
        <w:rPr>
          <w:rFonts w:ascii="Times New Roman" w:hAnsi="Times New Roman" w:cs="Times New Roman"/>
          <w:sz w:val="24"/>
          <w:szCs w:val="24"/>
        </w:rPr>
      </w:pPr>
    </w:p>
    <w:p w14:paraId="2846F667" w14:textId="45679978" w:rsidR="00605AAC" w:rsidRDefault="00605AAC" w:rsidP="002C7D06">
      <w:pPr>
        <w:spacing w:line="360" w:lineRule="auto"/>
        <w:jc w:val="both"/>
        <w:rPr>
          <w:rFonts w:ascii="Times New Roman" w:hAnsi="Times New Roman" w:cs="Times New Roman"/>
        </w:rPr>
      </w:pPr>
    </w:p>
    <w:p w14:paraId="59921691" w14:textId="1F3DC885" w:rsidR="00605AAC" w:rsidRDefault="00605AAC" w:rsidP="002C7D06">
      <w:pPr>
        <w:spacing w:line="360" w:lineRule="auto"/>
        <w:jc w:val="both"/>
        <w:rPr>
          <w:rFonts w:ascii="Times New Roman" w:hAnsi="Times New Roman" w:cs="Times New Roman"/>
        </w:rPr>
      </w:pPr>
    </w:p>
    <w:p w14:paraId="32379101" w14:textId="4F5BB1A8" w:rsidR="00605AAC" w:rsidRDefault="00605AAC" w:rsidP="00605AAC">
      <w:pPr>
        <w:pStyle w:val="Heading1"/>
        <w:rPr>
          <w:rFonts w:cs="Times New Roman"/>
          <w:noProof/>
          <w:sz w:val="24"/>
          <w:szCs w:val="24"/>
        </w:rPr>
      </w:pPr>
      <w:bookmarkStart w:id="43" w:name="_Toc121147590"/>
      <w:bookmarkStart w:id="44" w:name="ConceptMap"/>
      <w:r>
        <w:t>APPENDIX A – CONCEPT MAP</w:t>
      </w:r>
      <w:bookmarkEnd w:id="43"/>
    </w:p>
    <w:bookmarkEnd w:id="44"/>
    <w:p w14:paraId="0BBB58AB" w14:textId="2D455B68" w:rsidR="00605AAC" w:rsidRDefault="00605AAC" w:rsidP="00605AAC"/>
    <w:p w14:paraId="58D082F7" w14:textId="0C1A301C" w:rsidR="00605AAC" w:rsidRPr="00605AAC" w:rsidRDefault="00120D8E" w:rsidP="00605AAC">
      <w:r>
        <w:rPr>
          <w:rFonts w:ascii="Times New Roman" w:hAnsi="Times New Roman" w:cs="Times New Roman"/>
          <w:noProof/>
        </w:rPr>
        <w:lastRenderedPageBreak/>
        <w:drawing>
          <wp:inline distT="0" distB="0" distL="0" distR="0" wp14:anchorId="250A585B" wp14:editId="3CF7AA84">
            <wp:extent cx="6946176" cy="6434634"/>
            <wp:effectExtent l="7937"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16200000">
                      <a:off x="0" y="0"/>
                      <a:ext cx="6957933" cy="6445525"/>
                    </a:xfrm>
                    <a:prstGeom prst="rect">
                      <a:avLst/>
                    </a:prstGeom>
                    <a:noFill/>
                    <a:ln>
                      <a:noFill/>
                    </a:ln>
                  </pic:spPr>
                </pic:pic>
              </a:graphicData>
            </a:graphic>
          </wp:inline>
        </w:drawing>
      </w:r>
    </w:p>
    <w:sectPr w:rsidR="00605AAC" w:rsidRPr="00605AAC" w:rsidSect="00FF43C3">
      <w:pgSz w:w="12240" w:h="15840"/>
      <w:pgMar w:top="1440" w:right="1440" w:bottom="1440" w:left="1440" w:header="720" w:footer="720" w:gutter="0"/>
      <w:pgNumType w:fmt="upperRoman"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azhim kalam" w:date="2022-12-01T11:15:00Z" w:initials="Nk">
    <w:p w14:paraId="55A81907" w14:textId="47526166" w:rsidR="00F53416" w:rsidRDefault="00F53416">
      <w:pPr>
        <w:pStyle w:val="CommentText"/>
      </w:pPr>
      <w:r>
        <w:rPr>
          <w:rStyle w:val="CommentReference"/>
        </w:rPr>
        <w:annotationRef/>
      </w:r>
      <w:r>
        <w:t>Technological review can also include review of technologies which haven’t been used in problem domain but also can be used</w:t>
      </w:r>
    </w:p>
  </w:comment>
  <w:comment w:id="1" w:author="Nazhim kalam" w:date="2022-12-01T11:10:00Z" w:initials="Nk">
    <w:p w14:paraId="5FFA4896" w14:textId="195B6251" w:rsidR="00F53416" w:rsidRDefault="00F53416">
      <w:pPr>
        <w:pStyle w:val="CommentText"/>
      </w:pPr>
      <w:r>
        <w:rPr>
          <w:rStyle w:val="CommentReference"/>
        </w:rPr>
        <w:annotationRef/>
      </w:r>
      <w:r>
        <w:t>Give subtopics for the Existing work</w:t>
      </w:r>
    </w:p>
  </w:comment>
  <w:comment w:id="2" w:author="Nazhim kalam" w:date="2022-12-01T10:23:00Z" w:initials="Nk">
    <w:p w14:paraId="4ABCBC06" w14:textId="3306E549" w:rsidR="00F53416" w:rsidRDefault="00F53416">
      <w:pPr>
        <w:pStyle w:val="CommentText"/>
      </w:pPr>
      <w:r>
        <w:rPr>
          <w:rStyle w:val="CommentReference"/>
        </w:rPr>
        <w:annotationRef/>
      </w:r>
      <w:r>
        <w:t>Move the benchmarking results to the evaluation area</w:t>
      </w:r>
    </w:p>
  </w:comment>
  <w:comment w:id="3" w:author="Nazhim kalam" w:date="2022-12-01T10:20:00Z" w:initials="Nk">
    <w:p w14:paraId="79953243" w14:textId="491FB1F1" w:rsidR="00F53416" w:rsidRDefault="00F53416">
      <w:pPr>
        <w:pStyle w:val="CommentText"/>
      </w:pPr>
      <w:r>
        <w:rPr>
          <w:rStyle w:val="CommentReference"/>
        </w:rPr>
        <w:annotationRef/>
      </w:r>
      <w:r>
        <w:t>Move the proposed architecture to the technological review as the first point</w:t>
      </w:r>
    </w:p>
  </w:comment>
  <w:comment w:id="5" w:author="Nazhim kalam" w:date="2022-12-01T11:14:00Z" w:initials="Nk">
    <w:p w14:paraId="258D9D82" w14:textId="274F7185" w:rsidR="00F53416" w:rsidRDefault="00F53416">
      <w:pPr>
        <w:pStyle w:val="CommentText"/>
      </w:pPr>
      <w:r>
        <w:rPr>
          <w:rStyle w:val="CommentReference"/>
        </w:rPr>
        <w:annotationRef/>
      </w:r>
      <w:r>
        <w:t>Update the List of Figures</w:t>
      </w:r>
    </w:p>
  </w:comment>
  <w:comment w:id="7" w:author="Nazhim kalam" w:date="2022-12-01T11:15:00Z" w:initials="Nk">
    <w:p w14:paraId="2DC2BCF4" w14:textId="2E42D9BE" w:rsidR="00F53416" w:rsidRDefault="00F53416">
      <w:pPr>
        <w:pStyle w:val="CommentText"/>
      </w:pPr>
      <w:r>
        <w:rPr>
          <w:rStyle w:val="CommentReference"/>
        </w:rPr>
        <w:annotationRef/>
      </w:r>
      <w:r>
        <w:t>Update the List of Tables</w:t>
      </w:r>
    </w:p>
  </w:comment>
  <w:comment w:id="8" w:author="Nazhim kalam" w:date="2022-12-01T11:18:00Z" w:initials="Nk">
    <w:p w14:paraId="0A818652" w14:textId="60440889" w:rsidR="00F53416" w:rsidRDefault="00F53416">
      <w:pPr>
        <w:pStyle w:val="CommentText"/>
      </w:pPr>
      <w:r>
        <w:rPr>
          <w:rStyle w:val="CommentReference"/>
        </w:rPr>
        <w:annotationRef/>
      </w:r>
      <w:r>
        <w:t>Link to places used within the context – Less Priority</w:t>
      </w:r>
    </w:p>
  </w:comment>
  <w:comment w:id="9" w:author="Nazhim kalam" w:date="2022-12-01T11:17:00Z" w:initials="Nk">
    <w:p w14:paraId="6BE7E3CC" w14:textId="14FB83A7" w:rsidR="00F53416" w:rsidRDefault="00F53416">
      <w:pPr>
        <w:pStyle w:val="CommentText"/>
      </w:pPr>
      <w:r>
        <w:rPr>
          <w:rStyle w:val="CommentReference"/>
        </w:rPr>
        <w:annotationRef/>
      </w:r>
      <w:r>
        <w:t>Update if new Acronyms are used</w:t>
      </w:r>
    </w:p>
  </w:comment>
  <w:comment w:id="20" w:author="Nazhim kalam" w:date="2022-12-01T11:26:00Z" w:initials="Nk">
    <w:p w14:paraId="120380B3" w14:textId="146BE7C6" w:rsidR="00F53416" w:rsidRDefault="00F53416">
      <w:pPr>
        <w:pStyle w:val="CommentText"/>
      </w:pPr>
      <w:r>
        <w:rPr>
          <w:rStyle w:val="CommentReference"/>
        </w:rPr>
        <w:annotationRef/>
      </w:r>
      <w:r>
        <w:t>This is a benchmark result make sure u move to evaluation section or just extract whats needed (Note that this is only a set of transformers benchmarking u can add the other models aswell for benchmarking)</w:t>
      </w:r>
    </w:p>
  </w:comment>
  <w:comment w:id="25" w:author="Nazhim kalam" w:date="2022-12-01T11:25:00Z" w:initials="Nk">
    <w:p w14:paraId="055C608D" w14:textId="76436195" w:rsidR="00F53416" w:rsidRDefault="00F53416">
      <w:pPr>
        <w:pStyle w:val="CommentText"/>
      </w:pPr>
      <w:r>
        <w:rPr>
          <w:rStyle w:val="CommentReference"/>
        </w:rPr>
        <w:annotationRef/>
      </w:r>
      <w:r>
        <w:t>Review the existing work again checking if I have done a proper critical review</w:t>
      </w:r>
    </w:p>
  </w:comment>
  <w:comment w:id="37" w:author="Nazhim kalam" w:date="2022-12-01T09:41:00Z" w:initials="Nk">
    <w:p w14:paraId="3F12196F" w14:textId="03640BF4" w:rsidR="00F53416" w:rsidRDefault="00F53416">
      <w:pPr>
        <w:pStyle w:val="CommentText"/>
      </w:pPr>
      <w:r>
        <w:rPr>
          <w:rStyle w:val="CommentReference"/>
        </w:rPr>
        <w:annotationRef/>
      </w:r>
      <w:r>
        <w:t xml:space="preserve">Refer </w:t>
      </w:r>
      <w:proofErr w:type="spellStart"/>
      <w:r>
        <w:t>dinukas</w:t>
      </w:r>
      <w:proofErr w:type="spellEnd"/>
      <w:r>
        <w:t xml:space="preserve"> evaluation approach format from his thesis to further develop this area (Evaluation techniques)</w:t>
      </w:r>
    </w:p>
  </w:comment>
  <w:comment w:id="40" w:author="Nazhim kalam" w:date="2022-12-01T09:48:00Z" w:initials="Nk">
    <w:p w14:paraId="68A2CF87" w14:textId="21293A5C" w:rsidR="00F53416" w:rsidRDefault="00F53416">
      <w:pPr>
        <w:pStyle w:val="CommentText"/>
      </w:pPr>
      <w:r>
        <w:rPr>
          <w:rStyle w:val="CommentReference"/>
        </w:rPr>
        <w:annotationRef/>
      </w:r>
      <w:r>
        <w:t>There are multiple ROUGE scores, do a research to find out which is the best ones to use, better compare and break it dow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A81907" w15:done="0"/>
  <w15:commentEx w15:paraId="5FFA4896" w15:done="0"/>
  <w15:commentEx w15:paraId="4ABCBC06" w15:done="0"/>
  <w15:commentEx w15:paraId="79953243" w15:done="0"/>
  <w15:commentEx w15:paraId="258D9D82" w15:done="0"/>
  <w15:commentEx w15:paraId="2DC2BCF4" w15:done="0"/>
  <w15:commentEx w15:paraId="0A818652" w15:done="0"/>
  <w15:commentEx w15:paraId="6BE7E3CC" w15:done="0"/>
  <w15:commentEx w15:paraId="120380B3" w15:done="0"/>
  <w15:commentEx w15:paraId="055C608D" w15:done="0"/>
  <w15:commentEx w15:paraId="3F12196F" w15:done="0"/>
  <w15:commentEx w15:paraId="68A2CF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A81907" w16cid:durableId="27330B62"/>
  <w16cid:commentId w16cid:paraId="5FFA4896" w16cid:durableId="27330A3D"/>
  <w16cid:commentId w16cid:paraId="4ABCBC06" w16cid:durableId="2732FF23"/>
  <w16cid:commentId w16cid:paraId="79953243" w16cid:durableId="2732FE67"/>
  <w16cid:commentId w16cid:paraId="258D9D82" w16cid:durableId="27330B30"/>
  <w16cid:commentId w16cid:paraId="2DC2BCF4" w16cid:durableId="27330B3C"/>
  <w16cid:commentId w16cid:paraId="0A818652" w16cid:durableId="27330BEC"/>
  <w16cid:commentId w16cid:paraId="6BE7E3CC" w16cid:durableId="27330BDE"/>
  <w16cid:commentId w16cid:paraId="120380B3" w16cid:durableId="27330DEB"/>
  <w16cid:commentId w16cid:paraId="055C608D" w16cid:durableId="27330DB0"/>
  <w16cid:commentId w16cid:paraId="3F12196F" w16cid:durableId="2732F53D"/>
  <w16cid:commentId w16cid:paraId="68A2CF87" w16cid:durableId="2732F6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4A2BEE" w14:textId="77777777" w:rsidR="00C72CC9" w:rsidRDefault="00C72CC9" w:rsidP="00BD4347">
      <w:pPr>
        <w:spacing w:after="0" w:line="240" w:lineRule="auto"/>
      </w:pPr>
      <w:r>
        <w:separator/>
      </w:r>
    </w:p>
  </w:endnote>
  <w:endnote w:type="continuationSeparator" w:id="0">
    <w:p w14:paraId="5CD9085E" w14:textId="77777777" w:rsidR="00C72CC9" w:rsidRDefault="00C72CC9"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F53416" w:rsidRPr="00F50116" w:rsidRDefault="00F53416">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F53416" w:rsidRPr="00463629" w:rsidRDefault="00F53416">
    <w:pPr>
      <w:pStyle w:val="Footer"/>
      <w:rPr>
        <w:rFonts w:ascii="Times New Roman" w:hAnsi="Times New Roman" w:cs="Times New Roman"/>
        <w:sz w:val="24"/>
        <w:szCs w:val="24"/>
      </w:rPr>
    </w:pPr>
    <w:r w:rsidRPr="00463629">
      <w:rPr>
        <w:rFonts w:ascii="Times New Roman" w:hAnsi="Times New Roman" w:cs="Times New Roman"/>
        <w:sz w:val="24"/>
        <w:szCs w:val="24"/>
      </w:rPr>
      <w:t xml:space="preserve">Ammar </w:t>
    </w:r>
    <w:proofErr w:type="spellStart"/>
    <w:r w:rsidRPr="00463629">
      <w:rPr>
        <w:rFonts w:ascii="Times New Roman" w:hAnsi="Times New Roman" w:cs="Times New Roman"/>
        <w:sz w:val="24"/>
        <w:szCs w:val="24"/>
      </w:rPr>
      <w:t>Raneez</w:t>
    </w:r>
    <w:proofErr w:type="spellEnd"/>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F53416" w:rsidRPr="00463629" w:rsidRDefault="00F53416">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39F0D6" w14:textId="77777777" w:rsidR="00C72CC9" w:rsidRDefault="00C72CC9" w:rsidP="00BD4347">
      <w:pPr>
        <w:spacing w:after="0" w:line="240" w:lineRule="auto"/>
      </w:pPr>
      <w:r>
        <w:separator/>
      </w:r>
    </w:p>
  </w:footnote>
  <w:footnote w:type="continuationSeparator" w:id="0">
    <w:p w14:paraId="7826CA44" w14:textId="77777777" w:rsidR="00C72CC9" w:rsidRDefault="00C72CC9"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6521E382" w:rsidR="00F53416" w:rsidRPr="003C6E3B" w:rsidRDefault="00F53416">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Generalized Abstractive Text Summarization Using Optimized Transformers                         </w:t>
    </w:r>
    <w:r>
      <w:rPr>
        <w:rFonts w:ascii="Times New Roman" w:hAnsi="Times New Roman" w:cs="Times New Roman"/>
        <w:color w:val="404040" w:themeColor="text1" w:themeTint="BF"/>
        <w:sz w:val="24"/>
        <w:szCs w:val="24"/>
      </w:rPr>
      <w:tab/>
      <w:t xml:space="preserve">  L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F53416" w:rsidRPr="00E30F84" w:rsidRDefault="00F53416"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0D85BB61" w:rsidR="00F53416" w:rsidRPr="009774B4" w:rsidRDefault="00F53416"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LR</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0CB734C9" w:rsidR="00F53416" w:rsidRPr="005E2C25" w:rsidRDefault="00F53416">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L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B34013"/>
    <w:multiLevelType w:val="multilevel"/>
    <w:tmpl w:val="A832395E"/>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8"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3"/>
  </w:num>
  <w:num w:numId="3">
    <w:abstractNumId w:val="7"/>
  </w:num>
  <w:num w:numId="4">
    <w:abstractNumId w:val="1"/>
  </w:num>
  <w:num w:numId="5">
    <w:abstractNumId w:val="14"/>
  </w:num>
  <w:num w:numId="6">
    <w:abstractNumId w:val="11"/>
  </w:num>
  <w:num w:numId="7">
    <w:abstractNumId w:val="8"/>
  </w:num>
  <w:num w:numId="8">
    <w:abstractNumId w:val="12"/>
  </w:num>
  <w:num w:numId="9">
    <w:abstractNumId w:val="3"/>
  </w:num>
  <w:num w:numId="10">
    <w:abstractNumId w:val="6"/>
  </w:num>
  <w:num w:numId="11">
    <w:abstractNumId w:val="5"/>
  </w:num>
  <w:num w:numId="12">
    <w:abstractNumId w:val="4"/>
  </w:num>
  <w:num w:numId="13">
    <w:abstractNumId w:val="10"/>
  </w:num>
  <w:num w:numId="14">
    <w:abstractNumId w:val="2"/>
  </w:num>
  <w:num w:numId="1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zhim kalam">
    <w15:presenceInfo w15:providerId="Windows Live" w15:userId="acea8f6f3d394e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F7D"/>
    <w:rsid w:val="000041A9"/>
    <w:rsid w:val="000041C2"/>
    <w:rsid w:val="00004BE3"/>
    <w:rsid w:val="00007156"/>
    <w:rsid w:val="000074C8"/>
    <w:rsid w:val="00007F2A"/>
    <w:rsid w:val="00010906"/>
    <w:rsid w:val="00011434"/>
    <w:rsid w:val="000130F7"/>
    <w:rsid w:val="00014882"/>
    <w:rsid w:val="00014DE0"/>
    <w:rsid w:val="000152CD"/>
    <w:rsid w:val="00016A54"/>
    <w:rsid w:val="00017D61"/>
    <w:rsid w:val="000200B7"/>
    <w:rsid w:val="00020914"/>
    <w:rsid w:val="00020BAE"/>
    <w:rsid w:val="00020C09"/>
    <w:rsid w:val="00020E80"/>
    <w:rsid w:val="000211FB"/>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63"/>
    <w:rsid w:val="00033AD9"/>
    <w:rsid w:val="0003480D"/>
    <w:rsid w:val="00034EB0"/>
    <w:rsid w:val="000354D9"/>
    <w:rsid w:val="00035774"/>
    <w:rsid w:val="00035C1C"/>
    <w:rsid w:val="00037520"/>
    <w:rsid w:val="00037FDA"/>
    <w:rsid w:val="000400E8"/>
    <w:rsid w:val="00040A32"/>
    <w:rsid w:val="00040D47"/>
    <w:rsid w:val="00040F04"/>
    <w:rsid w:val="00041B8E"/>
    <w:rsid w:val="00041D3D"/>
    <w:rsid w:val="000422BB"/>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1F05"/>
    <w:rsid w:val="00062773"/>
    <w:rsid w:val="000629AC"/>
    <w:rsid w:val="00063253"/>
    <w:rsid w:val="000636EC"/>
    <w:rsid w:val="00064986"/>
    <w:rsid w:val="000650B1"/>
    <w:rsid w:val="00065F34"/>
    <w:rsid w:val="00066343"/>
    <w:rsid w:val="00066854"/>
    <w:rsid w:val="00066FBE"/>
    <w:rsid w:val="00067557"/>
    <w:rsid w:val="00070106"/>
    <w:rsid w:val="00070183"/>
    <w:rsid w:val="0007024D"/>
    <w:rsid w:val="000705A1"/>
    <w:rsid w:val="000706F5"/>
    <w:rsid w:val="00070E40"/>
    <w:rsid w:val="00071AB0"/>
    <w:rsid w:val="000745EC"/>
    <w:rsid w:val="00074A63"/>
    <w:rsid w:val="00075187"/>
    <w:rsid w:val="00075312"/>
    <w:rsid w:val="00075F2E"/>
    <w:rsid w:val="0007601A"/>
    <w:rsid w:val="000800F9"/>
    <w:rsid w:val="00080ADB"/>
    <w:rsid w:val="00080D50"/>
    <w:rsid w:val="00081323"/>
    <w:rsid w:val="00081D39"/>
    <w:rsid w:val="000821CE"/>
    <w:rsid w:val="00082CA0"/>
    <w:rsid w:val="00082CE0"/>
    <w:rsid w:val="00084802"/>
    <w:rsid w:val="00084A13"/>
    <w:rsid w:val="0008627A"/>
    <w:rsid w:val="00086DA1"/>
    <w:rsid w:val="00087B62"/>
    <w:rsid w:val="000902F3"/>
    <w:rsid w:val="00090498"/>
    <w:rsid w:val="0009181A"/>
    <w:rsid w:val="00091A54"/>
    <w:rsid w:val="00092725"/>
    <w:rsid w:val="0009291F"/>
    <w:rsid w:val="00092D9C"/>
    <w:rsid w:val="0009344C"/>
    <w:rsid w:val="00093C87"/>
    <w:rsid w:val="00093FB2"/>
    <w:rsid w:val="00095529"/>
    <w:rsid w:val="00097548"/>
    <w:rsid w:val="00097798"/>
    <w:rsid w:val="000A04B2"/>
    <w:rsid w:val="000A0A92"/>
    <w:rsid w:val="000A4391"/>
    <w:rsid w:val="000A445F"/>
    <w:rsid w:val="000A45A3"/>
    <w:rsid w:val="000A4989"/>
    <w:rsid w:val="000A5567"/>
    <w:rsid w:val="000A5968"/>
    <w:rsid w:val="000A654A"/>
    <w:rsid w:val="000A76A1"/>
    <w:rsid w:val="000A7E48"/>
    <w:rsid w:val="000B0468"/>
    <w:rsid w:val="000B0928"/>
    <w:rsid w:val="000B0B95"/>
    <w:rsid w:val="000B0D1D"/>
    <w:rsid w:val="000B1A63"/>
    <w:rsid w:val="000B1F7D"/>
    <w:rsid w:val="000B51FB"/>
    <w:rsid w:val="000B66F8"/>
    <w:rsid w:val="000B77E7"/>
    <w:rsid w:val="000C175B"/>
    <w:rsid w:val="000C1DD6"/>
    <w:rsid w:val="000C1E00"/>
    <w:rsid w:val="000C3950"/>
    <w:rsid w:val="000C6B9A"/>
    <w:rsid w:val="000D0C53"/>
    <w:rsid w:val="000D0CC7"/>
    <w:rsid w:val="000D0FA7"/>
    <w:rsid w:val="000D1F10"/>
    <w:rsid w:val="000D1FF1"/>
    <w:rsid w:val="000D205C"/>
    <w:rsid w:val="000D25C5"/>
    <w:rsid w:val="000D3A1C"/>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0F7C26"/>
    <w:rsid w:val="00100134"/>
    <w:rsid w:val="00100D7C"/>
    <w:rsid w:val="00101804"/>
    <w:rsid w:val="001019CC"/>
    <w:rsid w:val="001033C7"/>
    <w:rsid w:val="00104190"/>
    <w:rsid w:val="00105825"/>
    <w:rsid w:val="0010597C"/>
    <w:rsid w:val="001059E6"/>
    <w:rsid w:val="001061AB"/>
    <w:rsid w:val="001071F4"/>
    <w:rsid w:val="001106D4"/>
    <w:rsid w:val="00110CD4"/>
    <w:rsid w:val="00110EBD"/>
    <w:rsid w:val="001124F8"/>
    <w:rsid w:val="00113AFF"/>
    <w:rsid w:val="00114BE8"/>
    <w:rsid w:val="001156DC"/>
    <w:rsid w:val="0011582E"/>
    <w:rsid w:val="00115BF9"/>
    <w:rsid w:val="0011667F"/>
    <w:rsid w:val="001166DE"/>
    <w:rsid w:val="0011676F"/>
    <w:rsid w:val="0011694C"/>
    <w:rsid w:val="001179A7"/>
    <w:rsid w:val="00120D8E"/>
    <w:rsid w:val="001228B7"/>
    <w:rsid w:val="00122A7E"/>
    <w:rsid w:val="001233A7"/>
    <w:rsid w:val="00123EEA"/>
    <w:rsid w:val="00124CBB"/>
    <w:rsid w:val="001252EC"/>
    <w:rsid w:val="001257B5"/>
    <w:rsid w:val="00126345"/>
    <w:rsid w:val="00126E1B"/>
    <w:rsid w:val="001275B8"/>
    <w:rsid w:val="00127AE5"/>
    <w:rsid w:val="00130C2D"/>
    <w:rsid w:val="00130C2F"/>
    <w:rsid w:val="001310E7"/>
    <w:rsid w:val="00131DA7"/>
    <w:rsid w:val="0013284B"/>
    <w:rsid w:val="00135410"/>
    <w:rsid w:val="00135ADE"/>
    <w:rsid w:val="001364A2"/>
    <w:rsid w:val="00136BD9"/>
    <w:rsid w:val="001416F4"/>
    <w:rsid w:val="00141BE2"/>
    <w:rsid w:val="0014272B"/>
    <w:rsid w:val="00142E42"/>
    <w:rsid w:val="00143138"/>
    <w:rsid w:val="0014351B"/>
    <w:rsid w:val="00143973"/>
    <w:rsid w:val="00144683"/>
    <w:rsid w:val="00144C12"/>
    <w:rsid w:val="00145182"/>
    <w:rsid w:val="00145787"/>
    <w:rsid w:val="00146948"/>
    <w:rsid w:val="00146E6B"/>
    <w:rsid w:val="00146F1D"/>
    <w:rsid w:val="001473CE"/>
    <w:rsid w:val="00147682"/>
    <w:rsid w:val="00150A5D"/>
    <w:rsid w:val="0015168D"/>
    <w:rsid w:val="00152225"/>
    <w:rsid w:val="00152D72"/>
    <w:rsid w:val="0015389A"/>
    <w:rsid w:val="00155009"/>
    <w:rsid w:val="001559C3"/>
    <w:rsid w:val="00156307"/>
    <w:rsid w:val="00156CB0"/>
    <w:rsid w:val="00157401"/>
    <w:rsid w:val="00157EDD"/>
    <w:rsid w:val="00157EFD"/>
    <w:rsid w:val="001604C9"/>
    <w:rsid w:val="00160548"/>
    <w:rsid w:val="001605DE"/>
    <w:rsid w:val="0016097A"/>
    <w:rsid w:val="00161649"/>
    <w:rsid w:val="001645ED"/>
    <w:rsid w:val="00164EC6"/>
    <w:rsid w:val="00165375"/>
    <w:rsid w:val="001658DF"/>
    <w:rsid w:val="00165C76"/>
    <w:rsid w:val="00165D64"/>
    <w:rsid w:val="00166151"/>
    <w:rsid w:val="00166981"/>
    <w:rsid w:val="00172242"/>
    <w:rsid w:val="00172E36"/>
    <w:rsid w:val="00172E7B"/>
    <w:rsid w:val="001736B6"/>
    <w:rsid w:val="001738AB"/>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5CF5"/>
    <w:rsid w:val="00196CC3"/>
    <w:rsid w:val="00197902"/>
    <w:rsid w:val="00197952"/>
    <w:rsid w:val="001A0682"/>
    <w:rsid w:val="001A0A0C"/>
    <w:rsid w:val="001A0E29"/>
    <w:rsid w:val="001A1966"/>
    <w:rsid w:val="001A1E42"/>
    <w:rsid w:val="001A285D"/>
    <w:rsid w:val="001A28F5"/>
    <w:rsid w:val="001A2BDD"/>
    <w:rsid w:val="001A53B4"/>
    <w:rsid w:val="001A5FF2"/>
    <w:rsid w:val="001A68F0"/>
    <w:rsid w:val="001A6A65"/>
    <w:rsid w:val="001A6BB7"/>
    <w:rsid w:val="001A70F9"/>
    <w:rsid w:val="001A71BA"/>
    <w:rsid w:val="001A731D"/>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2578"/>
    <w:rsid w:val="001C2B16"/>
    <w:rsid w:val="001C3273"/>
    <w:rsid w:val="001C3CCD"/>
    <w:rsid w:val="001C40F6"/>
    <w:rsid w:val="001C5182"/>
    <w:rsid w:val="001C5BCB"/>
    <w:rsid w:val="001C6035"/>
    <w:rsid w:val="001C7CA5"/>
    <w:rsid w:val="001D0DBE"/>
    <w:rsid w:val="001D0F7D"/>
    <w:rsid w:val="001D21BF"/>
    <w:rsid w:val="001D2738"/>
    <w:rsid w:val="001D4120"/>
    <w:rsid w:val="001D6755"/>
    <w:rsid w:val="001D69B7"/>
    <w:rsid w:val="001D7A1D"/>
    <w:rsid w:val="001D7ADE"/>
    <w:rsid w:val="001E046E"/>
    <w:rsid w:val="001E2854"/>
    <w:rsid w:val="001E2C87"/>
    <w:rsid w:val="001E2F97"/>
    <w:rsid w:val="001E3E9B"/>
    <w:rsid w:val="001E43E9"/>
    <w:rsid w:val="001E4499"/>
    <w:rsid w:val="001E4913"/>
    <w:rsid w:val="001E5853"/>
    <w:rsid w:val="001E6FB8"/>
    <w:rsid w:val="001F049D"/>
    <w:rsid w:val="001F08B0"/>
    <w:rsid w:val="001F14D0"/>
    <w:rsid w:val="001F155E"/>
    <w:rsid w:val="001F38D2"/>
    <w:rsid w:val="001F45DF"/>
    <w:rsid w:val="001F498D"/>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5D1"/>
    <w:rsid w:val="0021394A"/>
    <w:rsid w:val="00213FEB"/>
    <w:rsid w:val="00214506"/>
    <w:rsid w:val="00215FA4"/>
    <w:rsid w:val="00216971"/>
    <w:rsid w:val="00217A0C"/>
    <w:rsid w:val="0022020A"/>
    <w:rsid w:val="00220334"/>
    <w:rsid w:val="00220C5B"/>
    <w:rsid w:val="002210BA"/>
    <w:rsid w:val="002216F3"/>
    <w:rsid w:val="00222A77"/>
    <w:rsid w:val="00222CD6"/>
    <w:rsid w:val="00222ECF"/>
    <w:rsid w:val="00223D85"/>
    <w:rsid w:val="00223EDF"/>
    <w:rsid w:val="0022433D"/>
    <w:rsid w:val="00225F3C"/>
    <w:rsid w:val="00227665"/>
    <w:rsid w:val="00227858"/>
    <w:rsid w:val="00227E0C"/>
    <w:rsid w:val="00231050"/>
    <w:rsid w:val="0023131D"/>
    <w:rsid w:val="0023178A"/>
    <w:rsid w:val="002336BF"/>
    <w:rsid w:val="002360AE"/>
    <w:rsid w:val="00236801"/>
    <w:rsid w:val="00236B60"/>
    <w:rsid w:val="002370A2"/>
    <w:rsid w:val="002377BC"/>
    <w:rsid w:val="002379D5"/>
    <w:rsid w:val="00240661"/>
    <w:rsid w:val="00240871"/>
    <w:rsid w:val="002409BE"/>
    <w:rsid w:val="002409F4"/>
    <w:rsid w:val="00240AB5"/>
    <w:rsid w:val="002420B0"/>
    <w:rsid w:val="00242116"/>
    <w:rsid w:val="002422A6"/>
    <w:rsid w:val="00242556"/>
    <w:rsid w:val="002426FA"/>
    <w:rsid w:val="00242A08"/>
    <w:rsid w:val="002434EF"/>
    <w:rsid w:val="002435BA"/>
    <w:rsid w:val="00243950"/>
    <w:rsid w:val="002440C8"/>
    <w:rsid w:val="002440DB"/>
    <w:rsid w:val="0024539C"/>
    <w:rsid w:val="00245595"/>
    <w:rsid w:val="00246BF2"/>
    <w:rsid w:val="002509FA"/>
    <w:rsid w:val="00250E9C"/>
    <w:rsid w:val="00250F3D"/>
    <w:rsid w:val="00251B78"/>
    <w:rsid w:val="00252283"/>
    <w:rsid w:val="00252833"/>
    <w:rsid w:val="00253164"/>
    <w:rsid w:val="00254DA4"/>
    <w:rsid w:val="002557F0"/>
    <w:rsid w:val="002558DC"/>
    <w:rsid w:val="0025595D"/>
    <w:rsid w:val="00255A9F"/>
    <w:rsid w:val="00256034"/>
    <w:rsid w:val="00257781"/>
    <w:rsid w:val="00257E15"/>
    <w:rsid w:val="00257E54"/>
    <w:rsid w:val="002606C0"/>
    <w:rsid w:val="00260EC4"/>
    <w:rsid w:val="00260F1E"/>
    <w:rsid w:val="002630A8"/>
    <w:rsid w:val="00263CCF"/>
    <w:rsid w:val="00263F39"/>
    <w:rsid w:val="00265154"/>
    <w:rsid w:val="0026692C"/>
    <w:rsid w:val="002671A0"/>
    <w:rsid w:val="002721D2"/>
    <w:rsid w:val="00272289"/>
    <w:rsid w:val="00272936"/>
    <w:rsid w:val="0027467E"/>
    <w:rsid w:val="00274717"/>
    <w:rsid w:val="00276AE1"/>
    <w:rsid w:val="00276B78"/>
    <w:rsid w:val="00277999"/>
    <w:rsid w:val="00277C43"/>
    <w:rsid w:val="00277EF6"/>
    <w:rsid w:val="00280A41"/>
    <w:rsid w:val="0028163A"/>
    <w:rsid w:val="00282556"/>
    <w:rsid w:val="00282A65"/>
    <w:rsid w:val="00282C5B"/>
    <w:rsid w:val="002848E1"/>
    <w:rsid w:val="00284C14"/>
    <w:rsid w:val="00285095"/>
    <w:rsid w:val="002856A3"/>
    <w:rsid w:val="002873A4"/>
    <w:rsid w:val="00287D3B"/>
    <w:rsid w:val="00290305"/>
    <w:rsid w:val="00290A91"/>
    <w:rsid w:val="0029176E"/>
    <w:rsid w:val="00291A08"/>
    <w:rsid w:val="00292927"/>
    <w:rsid w:val="002936E4"/>
    <w:rsid w:val="00293FB7"/>
    <w:rsid w:val="002949FE"/>
    <w:rsid w:val="00294B20"/>
    <w:rsid w:val="0029509D"/>
    <w:rsid w:val="00295C76"/>
    <w:rsid w:val="00295E34"/>
    <w:rsid w:val="00295EFF"/>
    <w:rsid w:val="002962E5"/>
    <w:rsid w:val="00296B2B"/>
    <w:rsid w:val="002A2B23"/>
    <w:rsid w:val="002A2E65"/>
    <w:rsid w:val="002A30CE"/>
    <w:rsid w:val="002A31DB"/>
    <w:rsid w:val="002A3C31"/>
    <w:rsid w:val="002A43FA"/>
    <w:rsid w:val="002A4417"/>
    <w:rsid w:val="002A4C15"/>
    <w:rsid w:val="002A537D"/>
    <w:rsid w:val="002A6BB3"/>
    <w:rsid w:val="002B1FD0"/>
    <w:rsid w:val="002B20CF"/>
    <w:rsid w:val="002B24D3"/>
    <w:rsid w:val="002B36EE"/>
    <w:rsid w:val="002B3806"/>
    <w:rsid w:val="002B4DA3"/>
    <w:rsid w:val="002B63D0"/>
    <w:rsid w:val="002B6679"/>
    <w:rsid w:val="002B7458"/>
    <w:rsid w:val="002C1157"/>
    <w:rsid w:val="002C1A13"/>
    <w:rsid w:val="002C1BA4"/>
    <w:rsid w:val="002C1C27"/>
    <w:rsid w:val="002C1C53"/>
    <w:rsid w:val="002C2EF1"/>
    <w:rsid w:val="002C4291"/>
    <w:rsid w:val="002C5082"/>
    <w:rsid w:val="002C57E4"/>
    <w:rsid w:val="002C6307"/>
    <w:rsid w:val="002C634C"/>
    <w:rsid w:val="002C6594"/>
    <w:rsid w:val="002C7D06"/>
    <w:rsid w:val="002D198F"/>
    <w:rsid w:val="002D1A1A"/>
    <w:rsid w:val="002D27FC"/>
    <w:rsid w:val="002D3673"/>
    <w:rsid w:val="002D3F84"/>
    <w:rsid w:val="002D48BC"/>
    <w:rsid w:val="002D4D01"/>
    <w:rsid w:val="002D5BE9"/>
    <w:rsid w:val="002D5CF1"/>
    <w:rsid w:val="002D5D4B"/>
    <w:rsid w:val="002D64C1"/>
    <w:rsid w:val="002D6A39"/>
    <w:rsid w:val="002D6B65"/>
    <w:rsid w:val="002D7733"/>
    <w:rsid w:val="002D77CC"/>
    <w:rsid w:val="002E09FA"/>
    <w:rsid w:val="002E0FCA"/>
    <w:rsid w:val="002E230A"/>
    <w:rsid w:val="002E2882"/>
    <w:rsid w:val="002E3084"/>
    <w:rsid w:val="002E3C26"/>
    <w:rsid w:val="002E3C56"/>
    <w:rsid w:val="002E453D"/>
    <w:rsid w:val="002E50BF"/>
    <w:rsid w:val="002E64DE"/>
    <w:rsid w:val="002E7616"/>
    <w:rsid w:val="002E7D78"/>
    <w:rsid w:val="002F17A6"/>
    <w:rsid w:val="002F2807"/>
    <w:rsid w:val="002F2D7E"/>
    <w:rsid w:val="002F337E"/>
    <w:rsid w:val="002F4BDA"/>
    <w:rsid w:val="002F54E4"/>
    <w:rsid w:val="002F59D3"/>
    <w:rsid w:val="002F6CCE"/>
    <w:rsid w:val="003001BE"/>
    <w:rsid w:val="003008BE"/>
    <w:rsid w:val="0030150B"/>
    <w:rsid w:val="00302F96"/>
    <w:rsid w:val="00303035"/>
    <w:rsid w:val="00303A6C"/>
    <w:rsid w:val="00303ABE"/>
    <w:rsid w:val="00303C3A"/>
    <w:rsid w:val="003050E5"/>
    <w:rsid w:val="00305362"/>
    <w:rsid w:val="00306600"/>
    <w:rsid w:val="00306758"/>
    <w:rsid w:val="00307032"/>
    <w:rsid w:val="003106F4"/>
    <w:rsid w:val="003114C9"/>
    <w:rsid w:val="00312962"/>
    <w:rsid w:val="00314216"/>
    <w:rsid w:val="003143F9"/>
    <w:rsid w:val="00314C43"/>
    <w:rsid w:val="0031527E"/>
    <w:rsid w:val="0031769A"/>
    <w:rsid w:val="00317D23"/>
    <w:rsid w:val="00320D3C"/>
    <w:rsid w:val="00322421"/>
    <w:rsid w:val="00322ED3"/>
    <w:rsid w:val="00323A57"/>
    <w:rsid w:val="00323D7A"/>
    <w:rsid w:val="00324784"/>
    <w:rsid w:val="00324C82"/>
    <w:rsid w:val="003251D0"/>
    <w:rsid w:val="003256ED"/>
    <w:rsid w:val="00326827"/>
    <w:rsid w:val="00330CD0"/>
    <w:rsid w:val="0033210C"/>
    <w:rsid w:val="00332661"/>
    <w:rsid w:val="00332A8E"/>
    <w:rsid w:val="0033364A"/>
    <w:rsid w:val="00333A41"/>
    <w:rsid w:val="00334B39"/>
    <w:rsid w:val="00335FE1"/>
    <w:rsid w:val="00337588"/>
    <w:rsid w:val="00340962"/>
    <w:rsid w:val="00341D64"/>
    <w:rsid w:val="003430CB"/>
    <w:rsid w:val="00343740"/>
    <w:rsid w:val="00344515"/>
    <w:rsid w:val="003447FC"/>
    <w:rsid w:val="00345381"/>
    <w:rsid w:val="00346089"/>
    <w:rsid w:val="00346CD9"/>
    <w:rsid w:val="0034763C"/>
    <w:rsid w:val="00350E6A"/>
    <w:rsid w:val="00351FC4"/>
    <w:rsid w:val="0035211D"/>
    <w:rsid w:val="0035259C"/>
    <w:rsid w:val="00353A6E"/>
    <w:rsid w:val="00353FE6"/>
    <w:rsid w:val="0035485E"/>
    <w:rsid w:val="00354ED3"/>
    <w:rsid w:val="00356496"/>
    <w:rsid w:val="0035704C"/>
    <w:rsid w:val="003571F5"/>
    <w:rsid w:val="00357EB2"/>
    <w:rsid w:val="00360512"/>
    <w:rsid w:val="00361041"/>
    <w:rsid w:val="00363693"/>
    <w:rsid w:val="0036426D"/>
    <w:rsid w:val="00364523"/>
    <w:rsid w:val="003648BD"/>
    <w:rsid w:val="00364F9B"/>
    <w:rsid w:val="00365845"/>
    <w:rsid w:val="00367427"/>
    <w:rsid w:val="00370060"/>
    <w:rsid w:val="0037009B"/>
    <w:rsid w:val="00373093"/>
    <w:rsid w:val="00373914"/>
    <w:rsid w:val="003758AD"/>
    <w:rsid w:val="00376358"/>
    <w:rsid w:val="00376B18"/>
    <w:rsid w:val="003778A5"/>
    <w:rsid w:val="00377E55"/>
    <w:rsid w:val="00380140"/>
    <w:rsid w:val="00380739"/>
    <w:rsid w:val="00380BB0"/>
    <w:rsid w:val="00380FF7"/>
    <w:rsid w:val="00382677"/>
    <w:rsid w:val="00382FFF"/>
    <w:rsid w:val="00383484"/>
    <w:rsid w:val="00383853"/>
    <w:rsid w:val="00383EC7"/>
    <w:rsid w:val="003844C1"/>
    <w:rsid w:val="00384995"/>
    <w:rsid w:val="003851CA"/>
    <w:rsid w:val="003852D3"/>
    <w:rsid w:val="003872EE"/>
    <w:rsid w:val="003878D2"/>
    <w:rsid w:val="00387AE1"/>
    <w:rsid w:val="00390827"/>
    <w:rsid w:val="00392A1B"/>
    <w:rsid w:val="00393381"/>
    <w:rsid w:val="003944A2"/>
    <w:rsid w:val="00395195"/>
    <w:rsid w:val="003960D6"/>
    <w:rsid w:val="0039652A"/>
    <w:rsid w:val="00396752"/>
    <w:rsid w:val="00397AE2"/>
    <w:rsid w:val="003A0826"/>
    <w:rsid w:val="003A2FD4"/>
    <w:rsid w:val="003A3122"/>
    <w:rsid w:val="003A3213"/>
    <w:rsid w:val="003A402F"/>
    <w:rsid w:val="003A4DFB"/>
    <w:rsid w:val="003A68F6"/>
    <w:rsid w:val="003A72CC"/>
    <w:rsid w:val="003A7705"/>
    <w:rsid w:val="003A7BF3"/>
    <w:rsid w:val="003A7DBB"/>
    <w:rsid w:val="003A7F27"/>
    <w:rsid w:val="003B0B3B"/>
    <w:rsid w:val="003B10DD"/>
    <w:rsid w:val="003B180B"/>
    <w:rsid w:val="003B1C1D"/>
    <w:rsid w:val="003B2860"/>
    <w:rsid w:val="003B2AE7"/>
    <w:rsid w:val="003B3BDA"/>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475"/>
    <w:rsid w:val="003C7D8E"/>
    <w:rsid w:val="003D29F5"/>
    <w:rsid w:val="003D3A64"/>
    <w:rsid w:val="003D4D83"/>
    <w:rsid w:val="003D4FE4"/>
    <w:rsid w:val="003D5BBC"/>
    <w:rsid w:val="003E1A6C"/>
    <w:rsid w:val="003E2DD5"/>
    <w:rsid w:val="003E36BD"/>
    <w:rsid w:val="003E393E"/>
    <w:rsid w:val="003E45AD"/>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BC2"/>
    <w:rsid w:val="003F5D01"/>
    <w:rsid w:val="003F738E"/>
    <w:rsid w:val="003F7721"/>
    <w:rsid w:val="00400323"/>
    <w:rsid w:val="0040074F"/>
    <w:rsid w:val="00400AE4"/>
    <w:rsid w:val="00400DF6"/>
    <w:rsid w:val="00400F70"/>
    <w:rsid w:val="00401D21"/>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6B8D"/>
    <w:rsid w:val="00417214"/>
    <w:rsid w:val="00417434"/>
    <w:rsid w:val="004203C6"/>
    <w:rsid w:val="00421608"/>
    <w:rsid w:val="00421BB5"/>
    <w:rsid w:val="00422C9A"/>
    <w:rsid w:val="00422EDC"/>
    <w:rsid w:val="00423991"/>
    <w:rsid w:val="0042415F"/>
    <w:rsid w:val="00426CF4"/>
    <w:rsid w:val="0043069D"/>
    <w:rsid w:val="00430B34"/>
    <w:rsid w:val="00430D88"/>
    <w:rsid w:val="00433398"/>
    <w:rsid w:val="00435D23"/>
    <w:rsid w:val="00436719"/>
    <w:rsid w:val="00436983"/>
    <w:rsid w:val="004372C8"/>
    <w:rsid w:val="0043785F"/>
    <w:rsid w:val="00437B1C"/>
    <w:rsid w:val="00440F44"/>
    <w:rsid w:val="00441409"/>
    <w:rsid w:val="00441CC8"/>
    <w:rsid w:val="0044313C"/>
    <w:rsid w:val="004439D4"/>
    <w:rsid w:val="00445A8B"/>
    <w:rsid w:val="00447790"/>
    <w:rsid w:val="00450A9F"/>
    <w:rsid w:val="00450C81"/>
    <w:rsid w:val="00451A35"/>
    <w:rsid w:val="00452DDE"/>
    <w:rsid w:val="00453A2B"/>
    <w:rsid w:val="00453CBC"/>
    <w:rsid w:val="00454577"/>
    <w:rsid w:val="004558EE"/>
    <w:rsid w:val="00456775"/>
    <w:rsid w:val="004574D9"/>
    <w:rsid w:val="004608D2"/>
    <w:rsid w:val="004610E4"/>
    <w:rsid w:val="00461506"/>
    <w:rsid w:val="00463629"/>
    <w:rsid w:val="00463938"/>
    <w:rsid w:val="00463B2F"/>
    <w:rsid w:val="00464D64"/>
    <w:rsid w:val="00464F48"/>
    <w:rsid w:val="00465F08"/>
    <w:rsid w:val="004669B5"/>
    <w:rsid w:val="00466ACF"/>
    <w:rsid w:val="0047048F"/>
    <w:rsid w:val="00470616"/>
    <w:rsid w:val="00470675"/>
    <w:rsid w:val="00470E70"/>
    <w:rsid w:val="004720E4"/>
    <w:rsid w:val="00472A04"/>
    <w:rsid w:val="0047350C"/>
    <w:rsid w:val="0047401C"/>
    <w:rsid w:val="00475C22"/>
    <w:rsid w:val="00475FEC"/>
    <w:rsid w:val="00477B01"/>
    <w:rsid w:val="004817A4"/>
    <w:rsid w:val="00481D65"/>
    <w:rsid w:val="00482609"/>
    <w:rsid w:val="00484043"/>
    <w:rsid w:val="00484455"/>
    <w:rsid w:val="00484624"/>
    <w:rsid w:val="00484A9C"/>
    <w:rsid w:val="00486D29"/>
    <w:rsid w:val="00487E50"/>
    <w:rsid w:val="00490318"/>
    <w:rsid w:val="0049063D"/>
    <w:rsid w:val="0049067A"/>
    <w:rsid w:val="00490C8A"/>
    <w:rsid w:val="00490D35"/>
    <w:rsid w:val="004912E7"/>
    <w:rsid w:val="0049295F"/>
    <w:rsid w:val="00492F6E"/>
    <w:rsid w:val="0049353D"/>
    <w:rsid w:val="00493C79"/>
    <w:rsid w:val="00494BD1"/>
    <w:rsid w:val="00494E04"/>
    <w:rsid w:val="00495E07"/>
    <w:rsid w:val="004A0F08"/>
    <w:rsid w:val="004A1A09"/>
    <w:rsid w:val="004A2AD8"/>
    <w:rsid w:val="004A3B98"/>
    <w:rsid w:val="004A3D33"/>
    <w:rsid w:val="004A47A3"/>
    <w:rsid w:val="004A5874"/>
    <w:rsid w:val="004A7223"/>
    <w:rsid w:val="004A7652"/>
    <w:rsid w:val="004B1994"/>
    <w:rsid w:val="004B1BBA"/>
    <w:rsid w:val="004B25EF"/>
    <w:rsid w:val="004B49D4"/>
    <w:rsid w:val="004B5A74"/>
    <w:rsid w:val="004B6A8B"/>
    <w:rsid w:val="004B6B26"/>
    <w:rsid w:val="004B6B29"/>
    <w:rsid w:val="004C026C"/>
    <w:rsid w:val="004C088C"/>
    <w:rsid w:val="004C09F0"/>
    <w:rsid w:val="004C2283"/>
    <w:rsid w:val="004C2B0A"/>
    <w:rsid w:val="004C2E1C"/>
    <w:rsid w:val="004C4D3B"/>
    <w:rsid w:val="004C50BF"/>
    <w:rsid w:val="004C561C"/>
    <w:rsid w:val="004C580B"/>
    <w:rsid w:val="004C75A5"/>
    <w:rsid w:val="004C7D26"/>
    <w:rsid w:val="004D04F8"/>
    <w:rsid w:val="004D0828"/>
    <w:rsid w:val="004D0A19"/>
    <w:rsid w:val="004D14EF"/>
    <w:rsid w:val="004D25F9"/>
    <w:rsid w:val="004D2E89"/>
    <w:rsid w:val="004D576D"/>
    <w:rsid w:val="004D588C"/>
    <w:rsid w:val="004D770B"/>
    <w:rsid w:val="004E077E"/>
    <w:rsid w:val="004E0D2D"/>
    <w:rsid w:val="004E0EA5"/>
    <w:rsid w:val="004E18B9"/>
    <w:rsid w:val="004E24A4"/>
    <w:rsid w:val="004E2D8E"/>
    <w:rsid w:val="004E3552"/>
    <w:rsid w:val="004E3684"/>
    <w:rsid w:val="004E3C55"/>
    <w:rsid w:val="004E483B"/>
    <w:rsid w:val="004E4B4A"/>
    <w:rsid w:val="004E5270"/>
    <w:rsid w:val="004E6522"/>
    <w:rsid w:val="004F0039"/>
    <w:rsid w:val="004F050D"/>
    <w:rsid w:val="004F0518"/>
    <w:rsid w:val="004F1B55"/>
    <w:rsid w:val="004F1FD3"/>
    <w:rsid w:val="004F274D"/>
    <w:rsid w:val="004F2B7F"/>
    <w:rsid w:val="004F2F50"/>
    <w:rsid w:val="004F36FC"/>
    <w:rsid w:val="004F3ECD"/>
    <w:rsid w:val="004F3F1B"/>
    <w:rsid w:val="004F47F5"/>
    <w:rsid w:val="004F59B2"/>
    <w:rsid w:val="004F5CC8"/>
    <w:rsid w:val="004F63BF"/>
    <w:rsid w:val="004F6949"/>
    <w:rsid w:val="004F7021"/>
    <w:rsid w:val="004F7072"/>
    <w:rsid w:val="004F7D49"/>
    <w:rsid w:val="005002D7"/>
    <w:rsid w:val="005015D3"/>
    <w:rsid w:val="005018F9"/>
    <w:rsid w:val="00503C36"/>
    <w:rsid w:val="005049BA"/>
    <w:rsid w:val="00504E4A"/>
    <w:rsid w:val="0050571F"/>
    <w:rsid w:val="00505832"/>
    <w:rsid w:val="00507870"/>
    <w:rsid w:val="00507CA2"/>
    <w:rsid w:val="005108B4"/>
    <w:rsid w:val="00510B1F"/>
    <w:rsid w:val="00511632"/>
    <w:rsid w:val="005118BA"/>
    <w:rsid w:val="00511D97"/>
    <w:rsid w:val="00514765"/>
    <w:rsid w:val="00515A6A"/>
    <w:rsid w:val="00515F5B"/>
    <w:rsid w:val="005160CC"/>
    <w:rsid w:val="0051752E"/>
    <w:rsid w:val="005203F8"/>
    <w:rsid w:val="005213A2"/>
    <w:rsid w:val="00521E3D"/>
    <w:rsid w:val="00521ED8"/>
    <w:rsid w:val="0052339E"/>
    <w:rsid w:val="00523DB2"/>
    <w:rsid w:val="00525224"/>
    <w:rsid w:val="00527091"/>
    <w:rsid w:val="00530037"/>
    <w:rsid w:val="00530130"/>
    <w:rsid w:val="00530910"/>
    <w:rsid w:val="00530925"/>
    <w:rsid w:val="00532430"/>
    <w:rsid w:val="005325ED"/>
    <w:rsid w:val="00533E57"/>
    <w:rsid w:val="00533FF0"/>
    <w:rsid w:val="0053406D"/>
    <w:rsid w:val="00534905"/>
    <w:rsid w:val="005359EE"/>
    <w:rsid w:val="00537852"/>
    <w:rsid w:val="005400B0"/>
    <w:rsid w:val="00540513"/>
    <w:rsid w:val="00541AA4"/>
    <w:rsid w:val="00542076"/>
    <w:rsid w:val="005422B3"/>
    <w:rsid w:val="00543A8B"/>
    <w:rsid w:val="005440BC"/>
    <w:rsid w:val="0054465D"/>
    <w:rsid w:val="0054549C"/>
    <w:rsid w:val="00545850"/>
    <w:rsid w:val="00545D4C"/>
    <w:rsid w:val="00547527"/>
    <w:rsid w:val="00547AFF"/>
    <w:rsid w:val="00550C0B"/>
    <w:rsid w:val="005510EC"/>
    <w:rsid w:val="00551395"/>
    <w:rsid w:val="00551F76"/>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5CC0"/>
    <w:rsid w:val="00566563"/>
    <w:rsid w:val="005676C0"/>
    <w:rsid w:val="00570622"/>
    <w:rsid w:val="005711F7"/>
    <w:rsid w:val="005723C1"/>
    <w:rsid w:val="00573A6A"/>
    <w:rsid w:val="00573E01"/>
    <w:rsid w:val="005748FA"/>
    <w:rsid w:val="00575F8F"/>
    <w:rsid w:val="00577861"/>
    <w:rsid w:val="00577895"/>
    <w:rsid w:val="00577BE8"/>
    <w:rsid w:val="00577D88"/>
    <w:rsid w:val="00580032"/>
    <w:rsid w:val="005807B8"/>
    <w:rsid w:val="00580A28"/>
    <w:rsid w:val="0058233C"/>
    <w:rsid w:val="00583314"/>
    <w:rsid w:val="0058339D"/>
    <w:rsid w:val="005834D9"/>
    <w:rsid w:val="0058387A"/>
    <w:rsid w:val="0058393C"/>
    <w:rsid w:val="00583DAF"/>
    <w:rsid w:val="005855EF"/>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4AC"/>
    <w:rsid w:val="005A08C5"/>
    <w:rsid w:val="005A0A62"/>
    <w:rsid w:val="005A0BD9"/>
    <w:rsid w:val="005A0ECC"/>
    <w:rsid w:val="005A143C"/>
    <w:rsid w:val="005A33FC"/>
    <w:rsid w:val="005A449E"/>
    <w:rsid w:val="005A48B1"/>
    <w:rsid w:val="005A5A88"/>
    <w:rsid w:val="005A5E5A"/>
    <w:rsid w:val="005A5F22"/>
    <w:rsid w:val="005A6751"/>
    <w:rsid w:val="005A6C9A"/>
    <w:rsid w:val="005A6D56"/>
    <w:rsid w:val="005A6FEF"/>
    <w:rsid w:val="005A7212"/>
    <w:rsid w:val="005B1173"/>
    <w:rsid w:val="005B27D4"/>
    <w:rsid w:val="005B5094"/>
    <w:rsid w:val="005B5E36"/>
    <w:rsid w:val="005B6D68"/>
    <w:rsid w:val="005B7F23"/>
    <w:rsid w:val="005C01EB"/>
    <w:rsid w:val="005C1AA5"/>
    <w:rsid w:val="005C2267"/>
    <w:rsid w:val="005C2543"/>
    <w:rsid w:val="005C5770"/>
    <w:rsid w:val="005C5E27"/>
    <w:rsid w:val="005C62C3"/>
    <w:rsid w:val="005C648D"/>
    <w:rsid w:val="005C698F"/>
    <w:rsid w:val="005C7DC6"/>
    <w:rsid w:val="005D0105"/>
    <w:rsid w:val="005D0332"/>
    <w:rsid w:val="005D0432"/>
    <w:rsid w:val="005D0BD1"/>
    <w:rsid w:val="005D15F6"/>
    <w:rsid w:val="005D17CB"/>
    <w:rsid w:val="005D1CA3"/>
    <w:rsid w:val="005D2C5D"/>
    <w:rsid w:val="005D303D"/>
    <w:rsid w:val="005D35BC"/>
    <w:rsid w:val="005D3A59"/>
    <w:rsid w:val="005D575B"/>
    <w:rsid w:val="005D66A4"/>
    <w:rsid w:val="005E04BB"/>
    <w:rsid w:val="005E191B"/>
    <w:rsid w:val="005E1E82"/>
    <w:rsid w:val="005E2676"/>
    <w:rsid w:val="005E26F0"/>
    <w:rsid w:val="005E2C25"/>
    <w:rsid w:val="005E2D8D"/>
    <w:rsid w:val="005E2D8E"/>
    <w:rsid w:val="005E32D6"/>
    <w:rsid w:val="005E3E66"/>
    <w:rsid w:val="005E3EB8"/>
    <w:rsid w:val="005E460C"/>
    <w:rsid w:val="005E49CD"/>
    <w:rsid w:val="005E5E6A"/>
    <w:rsid w:val="005E6E79"/>
    <w:rsid w:val="005E7263"/>
    <w:rsid w:val="005E74EA"/>
    <w:rsid w:val="005F1648"/>
    <w:rsid w:val="005F18EC"/>
    <w:rsid w:val="005F19C7"/>
    <w:rsid w:val="005F1D3D"/>
    <w:rsid w:val="005F2CBF"/>
    <w:rsid w:val="005F4227"/>
    <w:rsid w:val="005F487D"/>
    <w:rsid w:val="005F5762"/>
    <w:rsid w:val="005F68A5"/>
    <w:rsid w:val="006025E5"/>
    <w:rsid w:val="00602CB1"/>
    <w:rsid w:val="00604742"/>
    <w:rsid w:val="00604F73"/>
    <w:rsid w:val="00605AAC"/>
    <w:rsid w:val="006060AF"/>
    <w:rsid w:val="0060736D"/>
    <w:rsid w:val="006078FE"/>
    <w:rsid w:val="006126C6"/>
    <w:rsid w:val="00614B9B"/>
    <w:rsid w:val="00615431"/>
    <w:rsid w:val="006154B6"/>
    <w:rsid w:val="006154D4"/>
    <w:rsid w:val="00615563"/>
    <w:rsid w:val="0061585E"/>
    <w:rsid w:val="00621A25"/>
    <w:rsid w:val="00621B3A"/>
    <w:rsid w:val="00621FEA"/>
    <w:rsid w:val="00623243"/>
    <w:rsid w:val="00623C3E"/>
    <w:rsid w:val="00623D1A"/>
    <w:rsid w:val="00624DFC"/>
    <w:rsid w:val="006257B0"/>
    <w:rsid w:val="0062779F"/>
    <w:rsid w:val="00627897"/>
    <w:rsid w:val="00627EB9"/>
    <w:rsid w:val="006302E7"/>
    <w:rsid w:val="006305D0"/>
    <w:rsid w:val="006306E8"/>
    <w:rsid w:val="00631726"/>
    <w:rsid w:val="00631E1E"/>
    <w:rsid w:val="006334EE"/>
    <w:rsid w:val="00636246"/>
    <w:rsid w:val="00636975"/>
    <w:rsid w:val="00637A48"/>
    <w:rsid w:val="006404D5"/>
    <w:rsid w:val="00640624"/>
    <w:rsid w:val="00640820"/>
    <w:rsid w:val="006416D9"/>
    <w:rsid w:val="00641E32"/>
    <w:rsid w:val="00642BAC"/>
    <w:rsid w:val="00642F03"/>
    <w:rsid w:val="006430AB"/>
    <w:rsid w:val="006447FC"/>
    <w:rsid w:val="00644B49"/>
    <w:rsid w:val="006453E2"/>
    <w:rsid w:val="00646214"/>
    <w:rsid w:val="00646331"/>
    <w:rsid w:val="006471ED"/>
    <w:rsid w:val="006473F3"/>
    <w:rsid w:val="00647A8B"/>
    <w:rsid w:val="006509FE"/>
    <w:rsid w:val="00652565"/>
    <w:rsid w:val="006525E1"/>
    <w:rsid w:val="00652881"/>
    <w:rsid w:val="00653EEE"/>
    <w:rsid w:val="0065515D"/>
    <w:rsid w:val="0066031A"/>
    <w:rsid w:val="0066049F"/>
    <w:rsid w:val="006610DE"/>
    <w:rsid w:val="006613A8"/>
    <w:rsid w:val="006614D3"/>
    <w:rsid w:val="00661AA0"/>
    <w:rsid w:val="00661D8A"/>
    <w:rsid w:val="0066266E"/>
    <w:rsid w:val="00662E95"/>
    <w:rsid w:val="006634EA"/>
    <w:rsid w:val="006635B2"/>
    <w:rsid w:val="006635B5"/>
    <w:rsid w:val="00664232"/>
    <w:rsid w:val="006643EF"/>
    <w:rsid w:val="00664698"/>
    <w:rsid w:val="00665DFC"/>
    <w:rsid w:val="00667486"/>
    <w:rsid w:val="0067077E"/>
    <w:rsid w:val="00673F0C"/>
    <w:rsid w:val="00673F34"/>
    <w:rsid w:val="00675F4D"/>
    <w:rsid w:val="00675F52"/>
    <w:rsid w:val="00676702"/>
    <w:rsid w:val="00676B38"/>
    <w:rsid w:val="00676D55"/>
    <w:rsid w:val="00677DE9"/>
    <w:rsid w:val="006802B0"/>
    <w:rsid w:val="00681448"/>
    <w:rsid w:val="006817F1"/>
    <w:rsid w:val="00682174"/>
    <w:rsid w:val="00683DCA"/>
    <w:rsid w:val="00686AB1"/>
    <w:rsid w:val="006870FE"/>
    <w:rsid w:val="00687D64"/>
    <w:rsid w:val="006909ED"/>
    <w:rsid w:val="00690E7D"/>
    <w:rsid w:val="006912F2"/>
    <w:rsid w:val="00691EC6"/>
    <w:rsid w:val="00692359"/>
    <w:rsid w:val="00692B22"/>
    <w:rsid w:val="00693DDF"/>
    <w:rsid w:val="006957B8"/>
    <w:rsid w:val="00696A7B"/>
    <w:rsid w:val="00697947"/>
    <w:rsid w:val="006A01F7"/>
    <w:rsid w:val="006A0422"/>
    <w:rsid w:val="006A26B6"/>
    <w:rsid w:val="006A3378"/>
    <w:rsid w:val="006A35CD"/>
    <w:rsid w:val="006A36F3"/>
    <w:rsid w:val="006A3C49"/>
    <w:rsid w:val="006A7615"/>
    <w:rsid w:val="006A7DB7"/>
    <w:rsid w:val="006B0DFB"/>
    <w:rsid w:val="006B0FCC"/>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4E5F"/>
    <w:rsid w:val="006C5191"/>
    <w:rsid w:val="006D02EE"/>
    <w:rsid w:val="006D064D"/>
    <w:rsid w:val="006D25CD"/>
    <w:rsid w:val="006D263A"/>
    <w:rsid w:val="006D2A81"/>
    <w:rsid w:val="006D38F2"/>
    <w:rsid w:val="006D4149"/>
    <w:rsid w:val="006D435D"/>
    <w:rsid w:val="006D459B"/>
    <w:rsid w:val="006D5044"/>
    <w:rsid w:val="006D5696"/>
    <w:rsid w:val="006D5D16"/>
    <w:rsid w:val="006D5D1A"/>
    <w:rsid w:val="006E08E7"/>
    <w:rsid w:val="006E1162"/>
    <w:rsid w:val="006E1533"/>
    <w:rsid w:val="006E2FA5"/>
    <w:rsid w:val="006E3244"/>
    <w:rsid w:val="006E5499"/>
    <w:rsid w:val="006E65B1"/>
    <w:rsid w:val="006E65D5"/>
    <w:rsid w:val="006E75B3"/>
    <w:rsid w:val="006F05C4"/>
    <w:rsid w:val="006F0CAF"/>
    <w:rsid w:val="006F18FC"/>
    <w:rsid w:val="006F2229"/>
    <w:rsid w:val="006F29C3"/>
    <w:rsid w:val="006F2C70"/>
    <w:rsid w:val="006F2F34"/>
    <w:rsid w:val="006F34CA"/>
    <w:rsid w:val="006F3CFB"/>
    <w:rsid w:val="006F4E31"/>
    <w:rsid w:val="006F73B8"/>
    <w:rsid w:val="006F75C6"/>
    <w:rsid w:val="0070065C"/>
    <w:rsid w:val="007012F3"/>
    <w:rsid w:val="007043DE"/>
    <w:rsid w:val="00704C5B"/>
    <w:rsid w:val="00704E1D"/>
    <w:rsid w:val="00705442"/>
    <w:rsid w:val="00705551"/>
    <w:rsid w:val="00705801"/>
    <w:rsid w:val="00706CBB"/>
    <w:rsid w:val="00710D36"/>
    <w:rsid w:val="0071151F"/>
    <w:rsid w:val="00711597"/>
    <w:rsid w:val="00711C2D"/>
    <w:rsid w:val="00713B5E"/>
    <w:rsid w:val="0071541C"/>
    <w:rsid w:val="00716E89"/>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589"/>
    <w:rsid w:val="0072634A"/>
    <w:rsid w:val="00727DF5"/>
    <w:rsid w:val="00730E78"/>
    <w:rsid w:val="00730E92"/>
    <w:rsid w:val="007312EC"/>
    <w:rsid w:val="00731BCA"/>
    <w:rsid w:val="00732465"/>
    <w:rsid w:val="00732EA2"/>
    <w:rsid w:val="00734475"/>
    <w:rsid w:val="007351CE"/>
    <w:rsid w:val="0073579E"/>
    <w:rsid w:val="007364E4"/>
    <w:rsid w:val="00737242"/>
    <w:rsid w:val="0073734F"/>
    <w:rsid w:val="007374A9"/>
    <w:rsid w:val="00740023"/>
    <w:rsid w:val="007411E9"/>
    <w:rsid w:val="00741C22"/>
    <w:rsid w:val="007421BD"/>
    <w:rsid w:val="00742E79"/>
    <w:rsid w:val="007430A4"/>
    <w:rsid w:val="00743801"/>
    <w:rsid w:val="00744057"/>
    <w:rsid w:val="00744304"/>
    <w:rsid w:val="0074432E"/>
    <w:rsid w:val="00744D9F"/>
    <w:rsid w:val="00745068"/>
    <w:rsid w:val="007453A4"/>
    <w:rsid w:val="007455BB"/>
    <w:rsid w:val="0074579C"/>
    <w:rsid w:val="007467EF"/>
    <w:rsid w:val="00746D05"/>
    <w:rsid w:val="007472DB"/>
    <w:rsid w:val="007478D7"/>
    <w:rsid w:val="00747D8C"/>
    <w:rsid w:val="007525A5"/>
    <w:rsid w:val="00752BFC"/>
    <w:rsid w:val="00752CE0"/>
    <w:rsid w:val="00752FB7"/>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70F07"/>
    <w:rsid w:val="00772928"/>
    <w:rsid w:val="00773A10"/>
    <w:rsid w:val="00774494"/>
    <w:rsid w:val="00775BC1"/>
    <w:rsid w:val="007768CC"/>
    <w:rsid w:val="00780276"/>
    <w:rsid w:val="00780991"/>
    <w:rsid w:val="00780E10"/>
    <w:rsid w:val="00781126"/>
    <w:rsid w:val="0078405A"/>
    <w:rsid w:val="007850AC"/>
    <w:rsid w:val="00785D59"/>
    <w:rsid w:val="007864C4"/>
    <w:rsid w:val="0078712E"/>
    <w:rsid w:val="007871E0"/>
    <w:rsid w:val="00787D31"/>
    <w:rsid w:val="00790EBE"/>
    <w:rsid w:val="007918E1"/>
    <w:rsid w:val="00791BB4"/>
    <w:rsid w:val="00792FD3"/>
    <w:rsid w:val="00793BD8"/>
    <w:rsid w:val="00794749"/>
    <w:rsid w:val="00795AFC"/>
    <w:rsid w:val="00795EAE"/>
    <w:rsid w:val="007A08DF"/>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978"/>
    <w:rsid w:val="007B6A8A"/>
    <w:rsid w:val="007B76CA"/>
    <w:rsid w:val="007C1436"/>
    <w:rsid w:val="007C1785"/>
    <w:rsid w:val="007C1FEA"/>
    <w:rsid w:val="007C2022"/>
    <w:rsid w:val="007C25E6"/>
    <w:rsid w:val="007C2B92"/>
    <w:rsid w:val="007C4869"/>
    <w:rsid w:val="007C4AA8"/>
    <w:rsid w:val="007C5B24"/>
    <w:rsid w:val="007C5C6B"/>
    <w:rsid w:val="007C65D1"/>
    <w:rsid w:val="007C6EF0"/>
    <w:rsid w:val="007C7730"/>
    <w:rsid w:val="007C7E80"/>
    <w:rsid w:val="007C7F04"/>
    <w:rsid w:val="007D036E"/>
    <w:rsid w:val="007D162A"/>
    <w:rsid w:val="007D1868"/>
    <w:rsid w:val="007D1DC4"/>
    <w:rsid w:val="007D2DD5"/>
    <w:rsid w:val="007D348A"/>
    <w:rsid w:val="007D35E9"/>
    <w:rsid w:val="007D5A33"/>
    <w:rsid w:val="007D6BFD"/>
    <w:rsid w:val="007D7A70"/>
    <w:rsid w:val="007D7EED"/>
    <w:rsid w:val="007E02F3"/>
    <w:rsid w:val="007E0508"/>
    <w:rsid w:val="007E0FBF"/>
    <w:rsid w:val="007E1822"/>
    <w:rsid w:val="007E19B0"/>
    <w:rsid w:val="007E1C8C"/>
    <w:rsid w:val="007E2CC9"/>
    <w:rsid w:val="007E3261"/>
    <w:rsid w:val="007E4159"/>
    <w:rsid w:val="007E4278"/>
    <w:rsid w:val="007E5EC4"/>
    <w:rsid w:val="007E679F"/>
    <w:rsid w:val="007E6856"/>
    <w:rsid w:val="007E6C42"/>
    <w:rsid w:val="007E73CD"/>
    <w:rsid w:val="007E7DC6"/>
    <w:rsid w:val="007F082B"/>
    <w:rsid w:val="007F097B"/>
    <w:rsid w:val="007F0980"/>
    <w:rsid w:val="007F1064"/>
    <w:rsid w:val="007F192D"/>
    <w:rsid w:val="007F197D"/>
    <w:rsid w:val="007F1A8D"/>
    <w:rsid w:val="007F1F98"/>
    <w:rsid w:val="007F3FAE"/>
    <w:rsid w:val="007F46BC"/>
    <w:rsid w:val="007F6A6A"/>
    <w:rsid w:val="007F6C49"/>
    <w:rsid w:val="007F7DFA"/>
    <w:rsid w:val="008000F1"/>
    <w:rsid w:val="00800ABC"/>
    <w:rsid w:val="008037B0"/>
    <w:rsid w:val="0080457F"/>
    <w:rsid w:val="008063D6"/>
    <w:rsid w:val="00806FD5"/>
    <w:rsid w:val="008103B3"/>
    <w:rsid w:val="00810BD2"/>
    <w:rsid w:val="0081143B"/>
    <w:rsid w:val="00812C17"/>
    <w:rsid w:val="008140B7"/>
    <w:rsid w:val="00814144"/>
    <w:rsid w:val="0081474A"/>
    <w:rsid w:val="00815112"/>
    <w:rsid w:val="00816B1D"/>
    <w:rsid w:val="00816FC6"/>
    <w:rsid w:val="0082108D"/>
    <w:rsid w:val="00821C37"/>
    <w:rsid w:val="00821CE2"/>
    <w:rsid w:val="008246A7"/>
    <w:rsid w:val="00826424"/>
    <w:rsid w:val="008273F9"/>
    <w:rsid w:val="008278E4"/>
    <w:rsid w:val="00830CD4"/>
    <w:rsid w:val="00830EEA"/>
    <w:rsid w:val="008323FB"/>
    <w:rsid w:val="0083313D"/>
    <w:rsid w:val="00833A66"/>
    <w:rsid w:val="008342B3"/>
    <w:rsid w:val="00834C5D"/>
    <w:rsid w:val="0083563F"/>
    <w:rsid w:val="00837A85"/>
    <w:rsid w:val="00837C02"/>
    <w:rsid w:val="00840041"/>
    <w:rsid w:val="00840057"/>
    <w:rsid w:val="00840698"/>
    <w:rsid w:val="00842FA3"/>
    <w:rsid w:val="00842FF1"/>
    <w:rsid w:val="00843E5B"/>
    <w:rsid w:val="00843FD4"/>
    <w:rsid w:val="008440DE"/>
    <w:rsid w:val="008445A0"/>
    <w:rsid w:val="00845040"/>
    <w:rsid w:val="00845294"/>
    <w:rsid w:val="0084566C"/>
    <w:rsid w:val="00845AF5"/>
    <w:rsid w:val="00846DF9"/>
    <w:rsid w:val="00846F7D"/>
    <w:rsid w:val="008479C8"/>
    <w:rsid w:val="008521C4"/>
    <w:rsid w:val="00852CA6"/>
    <w:rsid w:val="00852D81"/>
    <w:rsid w:val="00853D45"/>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9F9"/>
    <w:rsid w:val="008725DE"/>
    <w:rsid w:val="00872739"/>
    <w:rsid w:val="00872C6D"/>
    <w:rsid w:val="00873458"/>
    <w:rsid w:val="00874D6E"/>
    <w:rsid w:val="008779B2"/>
    <w:rsid w:val="008819E3"/>
    <w:rsid w:val="00881B4C"/>
    <w:rsid w:val="00881C61"/>
    <w:rsid w:val="008823C8"/>
    <w:rsid w:val="0088587B"/>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76B3"/>
    <w:rsid w:val="00897BBA"/>
    <w:rsid w:val="00897D74"/>
    <w:rsid w:val="008A1B6F"/>
    <w:rsid w:val="008A1B7E"/>
    <w:rsid w:val="008A1E7D"/>
    <w:rsid w:val="008A3007"/>
    <w:rsid w:val="008A30F6"/>
    <w:rsid w:val="008A41CF"/>
    <w:rsid w:val="008A5041"/>
    <w:rsid w:val="008A55C1"/>
    <w:rsid w:val="008A6637"/>
    <w:rsid w:val="008A75EA"/>
    <w:rsid w:val="008A77D7"/>
    <w:rsid w:val="008A7954"/>
    <w:rsid w:val="008A7BA3"/>
    <w:rsid w:val="008A7C96"/>
    <w:rsid w:val="008B0FB2"/>
    <w:rsid w:val="008B17F8"/>
    <w:rsid w:val="008B190D"/>
    <w:rsid w:val="008B2CBF"/>
    <w:rsid w:val="008B31E8"/>
    <w:rsid w:val="008B340B"/>
    <w:rsid w:val="008B47E4"/>
    <w:rsid w:val="008B4FE8"/>
    <w:rsid w:val="008B5804"/>
    <w:rsid w:val="008B6393"/>
    <w:rsid w:val="008C27E6"/>
    <w:rsid w:val="008C36CA"/>
    <w:rsid w:val="008C3A3C"/>
    <w:rsid w:val="008C5BC1"/>
    <w:rsid w:val="008C6D0B"/>
    <w:rsid w:val="008C7121"/>
    <w:rsid w:val="008C71BB"/>
    <w:rsid w:val="008D051B"/>
    <w:rsid w:val="008D0A73"/>
    <w:rsid w:val="008D1157"/>
    <w:rsid w:val="008D1B41"/>
    <w:rsid w:val="008D273D"/>
    <w:rsid w:val="008D2A41"/>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4326"/>
    <w:rsid w:val="008E4B18"/>
    <w:rsid w:val="008E5B38"/>
    <w:rsid w:val="008E6612"/>
    <w:rsid w:val="008E69C9"/>
    <w:rsid w:val="008E7A71"/>
    <w:rsid w:val="008F225F"/>
    <w:rsid w:val="008F2401"/>
    <w:rsid w:val="008F33E4"/>
    <w:rsid w:val="008F4053"/>
    <w:rsid w:val="008F40C3"/>
    <w:rsid w:val="008F4813"/>
    <w:rsid w:val="008F50C1"/>
    <w:rsid w:val="008F63FB"/>
    <w:rsid w:val="008F6C34"/>
    <w:rsid w:val="008F7074"/>
    <w:rsid w:val="008F7272"/>
    <w:rsid w:val="00900B51"/>
    <w:rsid w:val="00900B71"/>
    <w:rsid w:val="009015A0"/>
    <w:rsid w:val="00901A90"/>
    <w:rsid w:val="00902208"/>
    <w:rsid w:val="00903094"/>
    <w:rsid w:val="009036FF"/>
    <w:rsid w:val="00904675"/>
    <w:rsid w:val="0090556D"/>
    <w:rsid w:val="009056CC"/>
    <w:rsid w:val="00905B3D"/>
    <w:rsid w:val="00906B1E"/>
    <w:rsid w:val="009070D9"/>
    <w:rsid w:val="00911D63"/>
    <w:rsid w:val="009133F0"/>
    <w:rsid w:val="00914E2B"/>
    <w:rsid w:val="00914FB9"/>
    <w:rsid w:val="0091653F"/>
    <w:rsid w:val="00916741"/>
    <w:rsid w:val="0091679F"/>
    <w:rsid w:val="009168D8"/>
    <w:rsid w:val="00916A7B"/>
    <w:rsid w:val="00916D84"/>
    <w:rsid w:val="009211E3"/>
    <w:rsid w:val="009213A7"/>
    <w:rsid w:val="0092357D"/>
    <w:rsid w:val="00925462"/>
    <w:rsid w:val="0092546D"/>
    <w:rsid w:val="00926124"/>
    <w:rsid w:val="0092659D"/>
    <w:rsid w:val="00926A30"/>
    <w:rsid w:val="00926D28"/>
    <w:rsid w:val="00927812"/>
    <w:rsid w:val="00930A4B"/>
    <w:rsid w:val="00930B5D"/>
    <w:rsid w:val="00931E85"/>
    <w:rsid w:val="00932572"/>
    <w:rsid w:val="009333B2"/>
    <w:rsid w:val="009343F6"/>
    <w:rsid w:val="009347F6"/>
    <w:rsid w:val="00934B61"/>
    <w:rsid w:val="00934D6B"/>
    <w:rsid w:val="0093503A"/>
    <w:rsid w:val="0093699A"/>
    <w:rsid w:val="0094196A"/>
    <w:rsid w:val="00941E76"/>
    <w:rsid w:val="00942D5B"/>
    <w:rsid w:val="00942FEF"/>
    <w:rsid w:val="009439BF"/>
    <w:rsid w:val="00944AF1"/>
    <w:rsid w:val="009457B3"/>
    <w:rsid w:val="00945942"/>
    <w:rsid w:val="00945A9F"/>
    <w:rsid w:val="00945DEB"/>
    <w:rsid w:val="00946D88"/>
    <w:rsid w:val="00946F8D"/>
    <w:rsid w:val="00947621"/>
    <w:rsid w:val="0095319E"/>
    <w:rsid w:val="009542B4"/>
    <w:rsid w:val="009544C1"/>
    <w:rsid w:val="00955628"/>
    <w:rsid w:val="00955696"/>
    <w:rsid w:val="00955948"/>
    <w:rsid w:val="00955F63"/>
    <w:rsid w:val="00956E8C"/>
    <w:rsid w:val="00956E9E"/>
    <w:rsid w:val="00957458"/>
    <w:rsid w:val="00960431"/>
    <w:rsid w:val="00962E35"/>
    <w:rsid w:val="00963C41"/>
    <w:rsid w:val="00963E81"/>
    <w:rsid w:val="009643B3"/>
    <w:rsid w:val="00964C46"/>
    <w:rsid w:val="0096651A"/>
    <w:rsid w:val="00967741"/>
    <w:rsid w:val="00971ED0"/>
    <w:rsid w:val="0097272F"/>
    <w:rsid w:val="0097291A"/>
    <w:rsid w:val="00974E09"/>
    <w:rsid w:val="00975432"/>
    <w:rsid w:val="00975992"/>
    <w:rsid w:val="00976A03"/>
    <w:rsid w:val="009771A0"/>
    <w:rsid w:val="009774B4"/>
    <w:rsid w:val="00977C3F"/>
    <w:rsid w:val="00980176"/>
    <w:rsid w:val="0098050F"/>
    <w:rsid w:val="009809B7"/>
    <w:rsid w:val="009811CE"/>
    <w:rsid w:val="00981E4A"/>
    <w:rsid w:val="0098235D"/>
    <w:rsid w:val="00982F31"/>
    <w:rsid w:val="00983C16"/>
    <w:rsid w:val="009854C7"/>
    <w:rsid w:val="00985866"/>
    <w:rsid w:val="00985879"/>
    <w:rsid w:val="00985E26"/>
    <w:rsid w:val="009869D9"/>
    <w:rsid w:val="00987A71"/>
    <w:rsid w:val="009902EC"/>
    <w:rsid w:val="00992103"/>
    <w:rsid w:val="009932FF"/>
    <w:rsid w:val="009943E0"/>
    <w:rsid w:val="00994C80"/>
    <w:rsid w:val="00995362"/>
    <w:rsid w:val="009A1243"/>
    <w:rsid w:val="009A288E"/>
    <w:rsid w:val="009A2BB7"/>
    <w:rsid w:val="009A3442"/>
    <w:rsid w:val="009A38FB"/>
    <w:rsid w:val="009A3D74"/>
    <w:rsid w:val="009A4209"/>
    <w:rsid w:val="009A4948"/>
    <w:rsid w:val="009A4EA3"/>
    <w:rsid w:val="009A5207"/>
    <w:rsid w:val="009A5D53"/>
    <w:rsid w:val="009A653C"/>
    <w:rsid w:val="009A68E6"/>
    <w:rsid w:val="009A7678"/>
    <w:rsid w:val="009B0996"/>
    <w:rsid w:val="009B193D"/>
    <w:rsid w:val="009B5139"/>
    <w:rsid w:val="009B5E65"/>
    <w:rsid w:val="009B66F8"/>
    <w:rsid w:val="009B6790"/>
    <w:rsid w:val="009C00B0"/>
    <w:rsid w:val="009C05CC"/>
    <w:rsid w:val="009C0851"/>
    <w:rsid w:val="009C156B"/>
    <w:rsid w:val="009C28C7"/>
    <w:rsid w:val="009C2BCB"/>
    <w:rsid w:val="009C2C94"/>
    <w:rsid w:val="009C3388"/>
    <w:rsid w:val="009C55B4"/>
    <w:rsid w:val="009C6482"/>
    <w:rsid w:val="009C7197"/>
    <w:rsid w:val="009C7B7C"/>
    <w:rsid w:val="009D2F54"/>
    <w:rsid w:val="009D3475"/>
    <w:rsid w:val="009D40DD"/>
    <w:rsid w:val="009D46FF"/>
    <w:rsid w:val="009D5E5A"/>
    <w:rsid w:val="009D7154"/>
    <w:rsid w:val="009D7534"/>
    <w:rsid w:val="009E0314"/>
    <w:rsid w:val="009E214E"/>
    <w:rsid w:val="009E27DA"/>
    <w:rsid w:val="009E2D76"/>
    <w:rsid w:val="009E2F43"/>
    <w:rsid w:val="009E4062"/>
    <w:rsid w:val="009E46E3"/>
    <w:rsid w:val="009E53EF"/>
    <w:rsid w:val="009E5816"/>
    <w:rsid w:val="009E5AD6"/>
    <w:rsid w:val="009E5D89"/>
    <w:rsid w:val="009E600F"/>
    <w:rsid w:val="009E6B5C"/>
    <w:rsid w:val="009E6C2A"/>
    <w:rsid w:val="009E7ECD"/>
    <w:rsid w:val="009F1881"/>
    <w:rsid w:val="009F1A3D"/>
    <w:rsid w:val="009F2B7A"/>
    <w:rsid w:val="009F2CCB"/>
    <w:rsid w:val="009F3571"/>
    <w:rsid w:val="009F49FF"/>
    <w:rsid w:val="009F4C0D"/>
    <w:rsid w:val="009F60A3"/>
    <w:rsid w:val="009F668B"/>
    <w:rsid w:val="009F6BA9"/>
    <w:rsid w:val="009F6C78"/>
    <w:rsid w:val="009F726F"/>
    <w:rsid w:val="00A00334"/>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829"/>
    <w:rsid w:val="00A25478"/>
    <w:rsid w:val="00A26045"/>
    <w:rsid w:val="00A2711E"/>
    <w:rsid w:val="00A271CD"/>
    <w:rsid w:val="00A27B75"/>
    <w:rsid w:val="00A307AC"/>
    <w:rsid w:val="00A32908"/>
    <w:rsid w:val="00A33285"/>
    <w:rsid w:val="00A34A18"/>
    <w:rsid w:val="00A34B92"/>
    <w:rsid w:val="00A34C36"/>
    <w:rsid w:val="00A34C64"/>
    <w:rsid w:val="00A363AC"/>
    <w:rsid w:val="00A364D8"/>
    <w:rsid w:val="00A369CC"/>
    <w:rsid w:val="00A40BBA"/>
    <w:rsid w:val="00A40F2F"/>
    <w:rsid w:val="00A419A7"/>
    <w:rsid w:val="00A41F41"/>
    <w:rsid w:val="00A42764"/>
    <w:rsid w:val="00A443F5"/>
    <w:rsid w:val="00A44684"/>
    <w:rsid w:val="00A4485B"/>
    <w:rsid w:val="00A45A47"/>
    <w:rsid w:val="00A4660A"/>
    <w:rsid w:val="00A46C3A"/>
    <w:rsid w:val="00A50100"/>
    <w:rsid w:val="00A501B6"/>
    <w:rsid w:val="00A511E2"/>
    <w:rsid w:val="00A52A37"/>
    <w:rsid w:val="00A53446"/>
    <w:rsid w:val="00A53AA7"/>
    <w:rsid w:val="00A54217"/>
    <w:rsid w:val="00A54ACD"/>
    <w:rsid w:val="00A55980"/>
    <w:rsid w:val="00A55BE3"/>
    <w:rsid w:val="00A57724"/>
    <w:rsid w:val="00A6000C"/>
    <w:rsid w:val="00A607E2"/>
    <w:rsid w:val="00A62D66"/>
    <w:rsid w:val="00A66525"/>
    <w:rsid w:val="00A67686"/>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FAA"/>
    <w:rsid w:val="00A96128"/>
    <w:rsid w:val="00A96991"/>
    <w:rsid w:val="00A975EB"/>
    <w:rsid w:val="00A9786D"/>
    <w:rsid w:val="00A97DB3"/>
    <w:rsid w:val="00A97ED9"/>
    <w:rsid w:val="00AA0A84"/>
    <w:rsid w:val="00AA15C1"/>
    <w:rsid w:val="00AA2005"/>
    <w:rsid w:val="00AA24CC"/>
    <w:rsid w:val="00AA2615"/>
    <w:rsid w:val="00AA3204"/>
    <w:rsid w:val="00AA34FD"/>
    <w:rsid w:val="00AA36D9"/>
    <w:rsid w:val="00AA4740"/>
    <w:rsid w:val="00AA4A0E"/>
    <w:rsid w:val="00AA4A15"/>
    <w:rsid w:val="00AA4EE8"/>
    <w:rsid w:val="00AA535F"/>
    <w:rsid w:val="00AA5C00"/>
    <w:rsid w:val="00AA6120"/>
    <w:rsid w:val="00AA6A21"/>
    <w:rsid w:val="00AA6A50"/>
    <w:rsid w:val="00AA746F"/>
    <w:rsid w:val="00AA77D6"/>
    <w:rsid w:val="00AB2538"/>
    <w:rsid w:val="00AB4D17"/>
    <w:rsid w:val="00AB4DF7"/>
    <w:rsid w:val="00AB50ED"/>
    <w:rsid w:val="00AC0582"/>
    <w:rsid w:val="00AC0CC7"/>
    <w:rsid w:val="00AC24EA"/>
    <w:rsid w:val="00AC3529"/>
    <w:rsid w:val="00AC36BA"/>
    <w:rsid w:val="00AC3803"/>
    <w:rsid w:val="00AC4849"/>
    <w:rsid w:val="00AC5053"/>
    <w:rsid w:val="00AC509D"/>
    <w:rsid w:val="00AC5375"/>
    <w:rsid w:val="00AC5E5C"/>
    <w:rsid w:val="00AC6FA4"/>
    <w:rsid w:val="00AC6FE4"/>
    <w:rsid w:val="00AC701C"/>
    <w:rsid w:val="00AC74D3"/>
    <w:rsid w:val="00AD00AE"/>
    <w:rsid w:val="00AD2271"/>
    <w:rsid w:val="00AD22BC"/>
    <w:rsid w:val="00AD3716"/>
    <w:rsid w:val="00AD4DE1"/>
    <w:rsid w:val="00AD505F"/>
    <w:rsid w:val="00AD5C6E"/>
    <w:rsid w:val="00AD634B"/>
    <w:rsid w:val="00AD6B53"/>
    <w:rsid w:val="00AD7285"/>
    <w:rsid w:val="00AE313C"/>
    <w:rsid w:val="00AE316C"/>
    <w:rsid w:val="00AE37A2"/>
    <w:rsid w:val="00AE4632"/>
    <w:rsid w:val="00AE4A10"/>
    <w:rsid w:val="00AE54B0"/>
    <w:rsid w:val="00AE5E2A"/>
    <w:rsid w:val="00AE69F8"/>
    <w:rsid w:val="00AE6BDB"/>
    <w:rsid w:val="00AE72EC"/>
    <w:rsid w:val="00AE744A"/>
    <w:rsid w:val="00AF1B8F"/>
    <w:rsid w:val="00AF3640"/>
    <w:rsid w:val="00AF3E83"/>
    <w:rsid w:val="00AF3FE7"/>
    <w:rsid w:val="00AF52CF"/>
    <w:rsid w:val="00AF567F"/>
    <w:rsid w:val="00AF5ECF"/>
    <w:rsid w:val="00AF603D"/>
    <w:rsid w:val="00AF6209"/>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636"/>
    <w:rsid w:val="00B137D4"/>
    <w:rsid w:val="00B14B81"/>
    <w:rsid w:val="00B15383"/>
    <w:rsid w:val="00B1576D"/>
    <w:rsid w:val="00B158E2"/>
    <w:rsid w:val="00B15A5A"/>
    <w:rsid w:val="00B15E92"/>
    <w:rsid w:val="00B16322"/>
    <w:rsid w:val="00B17E98"/>
    <w:rsid w:val="00B21973"/>
    <w:rsid w:val="00B21EF2"/>
    <w:rsid w:val="00B22115"/>
    <w:rsid w:val="00B22D1C"/>
    <w:rsid w:val="00B24916"/>
    <w:rsid w:val="00B2527E"/>
    <w:rsid w:val="00B26171"/>
    <w:rsid w:val="00B26288"/>
    <w:rsid w:val="00B27046"/>
    <w:rsid w:val="00B27A4A"/>
    <w:rsid w:val="00B30964"/>
    <w:rsid w:val="00B30BC4"/>
    <w:rsid w:val="00B312BB"/>
    <w:rsid w:val="00B3189F"/>
    <w:rsid w:val="00B329E1"/>
    <w:rsid w:val="00B32A2E"/>
    <w:rsid w:val="00B32CA1"/>
    <w:rsid w:val="00B34460"/>
    <w:rsid w:val="00B34BAE"/>
    <w:rsid w:val="00B369A8"/>
    <w:rsid w:val="00B4074C"/>
    <w:rsid w:val="00B41431"/>
    <w:rsid w:val="00B41A2C"/>
    <w:rsid w:val="00B422AF"/>
    <w:rsid w:val="00B42310"/>
    <w:rsid w:val="00B42ADA"/>
    <w:rsid w:val="00B42C70"/>
    <w:rsid w:val="00B435AF"/>
    <w:rsid w:val="00B43CCE"/>
    <w:rsid w:val="00B43D46"/>
    <w:rsid w:val="00B44443"/>
    <w:rsid w:val="00B44B35"/>
    <w:rsid w:val="00B4526E"/>
    <w:rsid w:val="00B458FA"/>
    <w:rsid w:val="00B472C6"/>
    <w:rsid w:val="00B473C5"/>
    <w:rsid w:val="00B47A9A"/>
    <w:rsid w:val="00B50712"/>
    <w:rsid w:val="00B5071D"/>
    <w:rsid w:val="00B5081E"/>
    <w:rsid w:val="00B50C9B"/>
    <w:rsid w:val="00B50ED2"/>
    <w:rsid w:val="00B51C00"/>
    <w:rsid w:val="00B528A3"/>
    <w:rsid w:val="00B52F97"/>
    <w:rsid w:val="00B53168"/>
    <w:rsid w:val="00B539FF"/>
    <w:rsid w:val="00B540D8"/>
    <w:rsid w:val="00B54991"/>
    <w:rsid w:val="00B54FDE"/>
    <w:rsid w:val="00B558D8"/>
    <w:rsid w:val="00B55B55"/>
    <w:rsid w:val="00B55D69"/>
    <w:rsid w:val="00B5736D"/>
    <w:rsid w:val="00B574F8"/>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99D"/>
    <w:rsid w:val="00B73B7A"/>
    <w:rsid w:val="00B73BDD"/>
    <w:rsid w:val="00B73E3E"/>
    <w:rsid w:val="00B73EC8"/>
    <w:rsid w:val="00B7410B"/>
    <w:rsid w:val="00B754C3"/>
    <w:rsid w:val="00B76FBC"/>
    <w:rsid w:val="00B7763B"/>
    <w:rsid w:val="00B80527"/>
    <w:rsid w:val="00B80563"/>
    <w:rsid w:val="00B82137"/>
    <w:rsid w:val="00B829A4"/>
    <w:rsid w:val="00B83410"/>
    <w:rsid w:val="00B83538"/>
    <w:rsid w:val="00B8509A"/>
    <w:rsid w:val="00B853AB"/>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74D3"/>
    <w:rsid w:val="00BA14FC"/>
    <w:rsid w:val="00BA269F"/>
    <w:rsid w:val="00BA3B08"/>
    <w:rsid w:val="00BA69B9"/>
    <w:rsid w:val="00BA6B84"/>
    <w:rsid w:val="00BA7FD0"/>
    <w:rsid w:val="00BB00B4"/>
    <w:rsid w:val="00BB08D7"/>
    <w:rsid w:val="00BB0A1E"/>
    <w:rsid w:val="00BB0FDC"/>
    <w:rsid w:val="00BB1C8A"/>
    <w:rsid w:val="00BB1ED6"/>
    <w:rsid w:val="00BB2641"/>
    <w:rsid w:val="00BB2FD5"/>
    <w:rsid w:val="00BB382B"/>
    <w:rsid w:val="00BB3DA9"/>
    <w:rsid w:val="00BB3EE1"/>
    <w:rsid w:val="00BB4308"/>
    <w:rsid w:val="00BB49E0"/>
    <w:rsid w:val="00BB65D7"/>
    <w:rsid w:val="00BB6A10"/>
    <w:rsid w:val="00BB6A70"/>
    <w:rsid w:val="00BB7743"/>
    <w:rsid w:val="00BB7E19"/>
    <w:rsid w:val="00BC28AC"/>
    <w:rsid w:val="00BC391C"/>
    <w:rsid w:val="00BC3D0F"/>
    <w:rsid w:val="00BC4CA3"/>
    <w:rsid w:val="00BC5144"/>
    <w:rsid w:val="00BC5DE8"/>
    <w:rsid w:val="00BC7A4A"/>
    <w:rsid w:val="00BD0642"/>
    <w:rsid w:val="00BD14DE"/>
    <w:rsid w:val="00BD22EF"/>
    <w:rsid w:val="00BD2E41"/>
    <w:rsid w:val="00BD4347"/>
    <w:rsid w:val="00BD494A"/>
    <w:rsid w:val="00BD553F"/>
    <w:rsid w:val="00BD6FFB"/>
    <w:rsid w:val="00BD7808"/>
    <w:rsid w:val="00BD7ABD"/>
    <w:rsid w:val="00BD7F94"/>
    <w:rsid w:val="00BE172F"/>
    <w:rsid w:val="00BE2044"/>
    <w:rsid w:val="00BE23C6"/>
    <w:rsid w:val="00BE2571"/>
    <w:rsid w:val="00BE2F08"/>
    <w:rsid w:val="00BE3E9D"/>
    <w:rsid w:val="00BE4099"/>
    <w:rsid w:val="00BE43B4"/>
    <w:rsid w:val="00BE5087"/>
    <w:rsid w:val="00BE53C6"/>
    <w:rsid w:val="00BE5AC3"/>
    <w:rsid w:val="00BE7550"/>
    <w:rsid w:val="00BE76A5"/>
    <w:rsid w:val="00BE76B6"/>
    <w:rsid w:val="00BF0043"/>
    <w:rsid w:val="00BF2BA8"/>
    <w:rsid w:val="00BF3668"/>
    <w:rsid w:val="00BF3708"/>
    <w:rsid w:val="00BF52E5"/>
    <w:rsid w:val="00BF6486"/>
    <w:rsid w:val="00BF698B"/>
    <w:rsid w:val="00BF699C"/>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5D3E"/>
    <w:rsid w:val="00C1689D"/>
    <w:rsid w:val="00C16C80"/>
    <w:rsid w:val="00C173C3"/>
    <w:rsid w:val="00C1770C"/>
    <w:rsid w:val="00C17A34"/>
    <w:rsid w:val="00C20DD4"/>
    <w:rsid w:val="00C21712"/>
    <w:rsid w:val="00C21D6D"/>
    <w:rsid w:val="00C22A39"/>
    <w:rsid w:val="00C22DC3"/>
    <w:rsid w:val="00C2475D"/>
    <w:rsid w:val="00C248A5"/>
    <w:rsid w:val="00C24B50"/>
    <w:rsid w:val="00C24BFD"/>
    <w:rsid w:val="00C266A5"/>
    <w:rsid w:val="00C26762"/>
    <w:rsid w:val="00C273FE"/>
    <w:rsid w:val="00C30421"/>
    <w:rsid w:val="00C307BE"/>
    <w:rsid w:val="00C30FD2"/>
    <w:rsid w:val="00C33452"/>
    <w:rsid w:val="00C33D8F"/>
    <w:rsid w:val="00C33DC4"/>
    <w:rsid w:val="00C34A02"/>
    <w:rsid w:val="00C35079"/>
    <w:rsid w:val="00C352D6"/>
    <w:rsid w:val="00C35839"/>
    <w:rsid w:val="00C35D70"/>
    <w:rsid w:val="00C35EDB"/>
    <w:rsid w:val="00C36616"/>
    <w:rsid w:val="00C373D3"/>
    <w:rsid w:val="00C37995"/>
    <w:rsid w:val="00C40CD4"/>
    <w:rsid w:val="00C40CE7"/>
    <w:rsid w:val="00C417F8"/>
    <w:rsid w:val="00C42A7D"/>
    <w:rsid w:val="00C43861"/>
    <w:rsid w:val="00C45D2B"/>
    <w:rsid w:val="00C46554"/>
    <w:rsid w:val="00C513CC"/>
    <w:rsid w:val="00C51E49"/>
    <w:rsid w:val="00C52BE1"/>
    <w:rsid w:val="00C538D1"/>
    <w:rsid w:val="00C53BCE"/>
    <w:rsid w:val="00C54CF7"/>
    <w:rsid w:val="00C55896"/>
    <w:rsid w:val="00C5763D"/>
    <w:rsid w:val="00C57B7F"/>
    <w:rsid w:val="00C60131"/>
    <w:rsid w:val="00C61E5F"/>
    <w:rsid w:val="00C6215A"/>
    <w:rsid w:val="00C62C60"/>
    <w:rsid w:val="00C632BF"/>
    <w:rsid w:val="00C63D9E"/>
    <w:rsid w:val="00C63ED2"/>
    <w:rsid w:val="00C651B7"/>
    <w:rsid w:val="00C66A9E"/>
    <w:rsid w:val="00C675C9"/>
    <w:rsid w:val="00C7042E"/>
    <w:rsid w:val="00C708BD"/>
    <w:rsid w:val="00C70A97"/>
    <w:rsid w:val="00C710DA"/>
    <w:rsid w:val="00C72CC9"/>
    <w:rsid w:val="00C732BB"/>
    <w:rsid w:val="00C73C19"/>
    <w:rsid w:val="00C743C5"/>
    <w:rsid w:val="00C7453B"/>
    <w:rsid w:val="00C74A15"/>
    <w:rsid w:val="00C75CCC"/>
    <w:rsid w:val="00C75F52"/>
    <w:rsid w:val="00C7688B"/>
    <w:rsid w:val="00C76FD9"/>
    <w:rsid w:val="00C80656"/>
    <w:rsid w:val="00C810E1"/>
    <w:rsid w:val="00C8113B"/>
    <w:rsid w:val="00C81243"/>
    <w:rsid w:val="00C822BC"/>
    <w:rsid w:val="00C82778"/>
    <w:rsid w:val="00C833F5"/>
    <w:rsid w:val="00C835A5"/>
    <w:rsid w:val="00C84589"/>
    <w:rsid w:val="00C8680F"/>
    <w:rsid w:val="00C86A4B"/>
    <w:rsid w:val="00C8764F"/>
    <w:rsid w:val="00C87956"/>
    <w:rsid w:val="00C87D83"/>
    <w:rsid w:val="00C90033"/>
    <w:rsid w:val="00C9050E"/>
    <w:rsid w:val="00C9056E"/>
    <w:rsid w:val="00C90CEE"/>
    <w:rsid w:val="00C90E9C"/>
    <w:rsid w:val="00C91A29"/>
    <w:rsid w:val="00C9285D"/>
    <w:rsid w:val="00C946BE"/>
    <w:rsid w:val="00C94C0E"/>
    <w:rsid w:val="00C97769"/>
    <w:rsid w:val="00C97D7C"/>
    <w:rsid w:val="00CA0062"/>
    <w:rsid w:val="00CA28E1"/>
    <w:rsid w:val="00CA319F"/>
    <w:rsid w:val="00CA31F8"/>
    <w:rsid w:val="00CA3200"/>
    <w:rsid w:val="00CA3702"/>
    <w:rsid w:val="00CA375C"/>
    <w:rsid w:val="00CA6105"/>
    <w:rsid w:val="00CA6B31"/>
    <w:rsid w:val="00CB0117"/>
    <w:rsid w:val="00CB0A94"/>
    <w:rsid w:val="00CB0B62"/>
    <w:rsid w:val="00CB0E3E"/>
    <w:rsid w:val="00CB2845"/>
    <w:rsid w:val="00CB3DAE"/>
    <w:rsid w:val="00CB4694"/>
    <w:rsid w:val="00CB49F1"/>
    <w:rsid w:val="00CB5B68"/>
    <w:rsid w:val="00CB5FC1"/>
    <w:rsid w:val="00CB6E6B"/>
    <w:rsid w:val="00CC11CF"/>
    <w:rsid w:val="00CC14DE"/>
    <w:rsid w:val="00CC1ED8"/>
    <w:rsid w:val="00CC2279"/>
    <w:rsid w:val="00CC2786"/>
    <w:rsid w:val="00CC28FA"/>
    <w:rsid w:val="00CC296B"/>
    <w:rsid w:val="00CC2A4A"/>
    <w:rsid w:val="00CC38A0"/>
    <w:rsid w:val="00CC44B0"/>
    <w:rsid w:val="00CC4C1E"/>
    <w:rsid w:val="00CC5EF5"/>
    <w:rsid w:val="00CC688B"/>
    <w:rsid w:val="00CC69B8"/>
    <w:rsid w:val="00CC6B53"/>
    <w:rsid w:val="00CC6CED"/>
    <w:rsid w:val="00CC6D36"/>
    <w:rsid w:val="00CC6FAA"/>
    <w:rsid w:val="00CC7955"/>
    <w:rsid w:val="00CD09A0"/>
    <w:rsid w:val="00CD2188"/>
    <w:rsid w:val="00CD2880"/>
    <w:rsid w:val="00CD2883"/>
    <w:rsid w:val="00CD28CB"/>
    <w:rsid w:val="00CD2C18"/>
    <w:rsid w:val="00CD2CED"/>
    <w:rsid w:val="00CD387E"/>
    <w:rsid w:val="00CD3E12"/>
    <w:rsid w:val="00CD41F2"/>
    <w:rsid w:val="00CD481F"/>
    <w:rsid w:val="00CD5C00"/>
    <w:rsid w:val="00CD6ACC"/>
    <w:rsid w:val="00CD7490"/>
    <w:rsid w:val="00CD791B"/>
    <w:rsid w:val="00CD7FB4"/>
    <w:rsid w:val="00CE0423"/>
    <w:rsid w:val="00CE0F6E"/>
    <w:rsid w:val="00CE15BB"/>
    <w:rsid w:val="00CE200E"/>
    <w:rsid w:val="00CE29A0"/>
    <w:rsid w:val="00CE2F1C"/>
    <w:rsid w:val="00CE4D47"/>
    <w:rsid w:val="00CE5830"/>
    <w:rsid w:val="00CE5A76"/>
    <w:rsid w:val="00CE5ECA"/>
    <w:rsid w:val="00CE7B1E"/>
    <w:rsid w:val="00CF0979"/>
    <w:rsid w:val="00CF1391"/>
    <w:rsid w:val="00CF1559"/>
    <w:rsid w:val="00CF38A5"/>
    <w:rsid w:val="00CF4454"/>
    <w:rsid w:val="00CF5C88"/>
    <w:rsid w:val="00CF630D"/>
    <w:rsid w:val="00CF631E"/>
    <w:rsid w:val="00CF7704"/>
    <w:rsid w:val="00CF7995"/>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5E3"/>
    <w:rsid w:val="00D14E4D"/>
    <w:rsid w:val="00D15058"/>
    <w:rsid w:val="00D16C7D"/>
    <w:rsid w:val="00D17431"/>
    <w:rsid w:val="00D203D5"/>
    <w:rsid w:val="00D20BB3"/>
    <w:rsid w:val="00D22096"/>
    <w:rsid w:val="00D22C82"/>
    <w:rsid w:val="00D231EC"/>
    <w:rsid w:val="00D234A9"/>
    <w:rsid w:val="00D23D6D"/>
    <w:rsid w:val="00D23DEC"/>
    <w:rsid w:val="00D2423B"/>
    <w:rsid w:val="00D250D9"/>
    <w:rsid w:val="00D2632C"/>
    <w:rsid w:val="00D263D7"/>
    <w:rsid w:val="00D26714"/>
    <w:rsid w:val="00D270F1"/>
    <w:rsid w:val="00D27C23"/>
    <w:rsid w:val="00D27F10"/>
    <w:rsid w:val="00D32CB5"/>
    <w:rsid w:val="00D3339D"/>
    <w:rsid w:val="00D34626"/>
    <w:rsid w:val="00D35C7D"/>
    <w:rsid w:val="00D365FF"/>
    <w:rsid w:val="00D37273"/>
    <w:rsid w:val="00D41022"/>
    <w:rsid w:val="00D41AC8"/>
    <w:rsid w:val="00D42808"/>
    <w:rsid w:val="00D43529"/>
    <w:rsid w:val="00D4364E"/>
    <w:rsid w:val="00D43AF5"/>
    <w:rsid w:val="00D4452A"/>
    <w:rsid w:val="00D44903"/>
    <w:rsid w:val="00D45386"/>
    <w:rsid w:val="00D458D3"/>
    <w:rsid w:val="00D465AA"/>
    <w:rsid w:val="00D46654"/>
    <w:rsid w:val="00D47D3D"/>
    <w:rsid w:val="00D47DED"/>
    <w:rsid w:val="00D47F6F"/>
    <w:rsid w:val="00D50392"/>
    <w:rsid w:val="00D51F69"/>
    <w:rsid w:val="00D542BA"/>
    <w:rsid w:val="00D55501"/>
    <w:rsid w:val="00D55FAC"/>
    <w:rsid w:val="00D578BC"/>
    <w:rsid w:val="00D609F7"/>
    <w:rsid w:val="00D631BA"/>
    <w:rsid w:val="00D635D2"/>
    <w:rsid w:val="00D64438"/>
    <w:rsid w:val="00D64943"/>
    <w:rsid w:val="00D70063"/>
    <w:rsid w:val="00D70AC7"/>
    <w:rsid w:val="00D70CE2"/>
    <w:rsid w:val="00D70E6A"/>
    <w:rsid w:val="00D7173C"/>
    <w:rsid w:val="00D71CC3"/>
    <w:rsid w:val="00D72AFA"/>
    <w:rsid w:val="00D73FA4"/>
    <w:rsid w:val="00D74488"/>
    <w:rsid w:val="00D74537"/>
    <w:rsid w:val="00D75721"/>
    <w:rsid w:val="00D764CF"/>
    <w:rsid w:val="00D8154C"/>
    <w:rsid w:val="00D81610"/>
    <w:rsid w:val="00D82379"/>
    <w:rsid w:val="00D83918"/>
    <w:rsid w:val="00D85185"/>
    <w:rsid w:val="00D862DA"/>
    <w:rsid w:val="00D91B48"/>
    <w:rsid w:val="00D923A6"/>
    <w:rsid w:val="00D948EB"/>
    <w:rsid w:val="00D952AC"/>
    <w:rsid w:val="00D96174"/>
    <w:rsid w:val="00D96267"/>
    <w:rsid w:val="00D9638B"/>
    <w:rsid w:val="00D96761"/>
    <w:rsid w:val="00D97FB5"/>
    <w:rsid w:val="00DA0A47"/>
    <w:rsid w:val="00DA16DF"/>
    <w:rsid w:val="00DA2E55"/>
    <w:rsid w:val="00DA3ABF"/>
    <w:rsid w:val="00DA402C"/>
    <w:rsid w:val="00DA4160"/>
    <w:rsid w:val="00DA473A"/>
    <w:rsid w:val="00DA4953"/>
    <w:rsid w:val="00DA5448"/>
    <w:rsid w:val="00DA5B3A"/>
    <w:rsid w:val="00DA5C9F"/>
    <w:rsid w:val="00DA5FB0"/>
    <w:rsid w:val="00DA6886"/>
    <w:rsid w:val="00DA7F3D"/>
    <w:rsid w:val="00DB065A"/>
    <w:rsid w:val="00DB09E5"/>
    <w:rsid w:val="00DB128B"/>
    <w:rsid w:val="00DB1C63"/>
    <w:rsid w:val="00DB3DFE"/>
    <w:rsid w:val="00DB4032"/>
    <w:rsid w:val="00DB4BE3"/>
    <w:rsid w:val="00DB4F8E"/>
    <w:rsid w:val="00DB5D89"/>
    <w:rsid w:val="00DB5E27"/>
    <w:rsid w:val="00DB7EF6"/>
    <w:rsid w:val="00DC045E"/>
    <w:rsid w:val="00DC0FA2"/>
    <w:rsid w:val="00DC1120"/>
    <w:rsid w:val="00DC175D"/>
    <w:rsid w:val="00DC2E79"/>
    <w:rsid w:val="00DC31AB"/>
    <w:rsid w:val="00DC3302"/>
    <w:rsid w:val="00DC3854"/>
    <w:rsid w:val="00DC3BB6"/>
    <w:rsid w:val="00DC3E0D"/>
    <w:rsid w:val="00DC4AE9"/>
    <w:rsid w:val="00DC533C"/>
    <w:rsid w:val="00DC67DF"/>
    <w:rsid w:val="00DC6CA2"/>
    <w:rsid w:val="00DC73C0"/>
    <w:rsid w:val="00DC7566"/>
    <w:rsid w:val="00DC7A93"/>
    <w:rsid w:val="00DD166A"/>
    <w:rsid w:val="00DD2C54"/>
    <w:rsid w:val="00DD34EA"/>
    <w:rsid w:val="00DD3C42"/>
    <w:rsid w:val="00DD4B70"/>
    <w:rsid w:val="00DD4F34"/>
    <w:rsid w:val="00DD5924"/>
    <w:rsid w:val="00DD6092"/>
    <w:rsid w:val="00DD6F6C"/>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1618"/>
    <w:rsid w:val="00DF2AE6"/>
    <w:rsid w:val="00DF392C"/>
    <w:rsid w:val="00DF3A18"/>
    <w:rsid w:val="00DF4671"/>
    <w:rsid w:val="00DF6AC8"/>
    <w:rsid w:val="00DF7044"/>
    <w:rsid w:val="00DF718F"/>
    <w:rsid w:val="00E000D6"/>
    <w:rsid w:val="00E0084D"/>
    <w:rsid w:val="00E0088B"/>
    <w:rsid w:val="00E01617"/>
    <w:rsid w:val="00E020C6"/>
    <w:rsid w:val="00E026BD"/>
    <w:rsid w:val="00E02E49"/>
    <w:rsid w:val="00E03121"/>
    <w:rsid w:val="00E03979"/>
    <w:rsid w:val="00E068DA"/>
    <w:rsid w:val="00E06E07"/>
    <w:rsid w:val="00E0739B"/>
    <w:rsid w:val="00E0799D"/>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F21"/>
    <w:rsid w:val="00E170D5"/>
    <w:rsid w:val="00E17194"/>
    <w:rsid w:val="00E17FD1"/>
    <w:rsid w:val="00E20EE0"/>
    <w:rsid w:val="00E20F0B"/>
    <w:rsid w:val="00E220F9"/>
    <w:rsid w:val="00E229A2"/>
    <w:rsid w:val="00E230FC"/>
    <w:rsid w:val="00E24B82"/>
    <w:rsid w:val="00E2595D"/>
    <w:rsid w:val="00E25AEF"/>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DA"/>
    <w:rsid w:val="00E42AD6"/>
    <w:rsid w:val="00E449BC"/>
    <w:rsid w:val="00E44BF1"/>
    <w:rsid w:val="00E45516"/>
    <w:rsid w:val="00E469C6"/>
    <w:rsid w:val="00E46A30"/>
    <w:rsid w:val="00E503CE"/>
    <w:rsid w:val="00E51E91"/>
    <w:rsid w:val="00E527E2"/>
    <w:rsid w:val="00E52B1E"/>
    <w:rsid w:val="00E54208"/>
    <w:rsid w:val="00E548D8"/>
    <w:rsid w:val="00E54EDC"/>
    <w:rsid w:val="00E55B99"/>
    <w:rsid w:val="00E5625F"/>
    <w:rsid w:val="00E562CA"/>
    <w:rsid w:val="00E56416"/>
    <w:rsid w:val="00E5717B"/>
    <w:rsid w:val="00E60A9C"/>
    <w:rsid w:val="00E60DC3"/>
    <w:rsid w:val="00E6108A"/>
    <w:rsid w:val="00E62C6A"/>
    <w:rsid w:val="00E63D99"/>
    <w:rsid w:val="00E64331"/>
    <w:rsid w:val="00E66892"/>
    <w:rsid w:val="00E66DCB"/>
    <w:rsid w:val="00E66F0A"/>
    <w:rsid w:val="00E67A1D"/>
    <w:rsid w:val="00E70080"/>
    <w:rsid w:val="00E704CB"/>
    <w:rsid w:val="00E70DD6"/>
    <w:rsid w:val="00E71081"/>
    <w:rsid w:val="00E7179E"/>
    <w:rsid w:val="00E71DC9"/>
    <w:rsid w:val="00E72198"/>
    <w:rsid w:val="00E72FCD"/>
    <w:rsid w:val="00E733AA"/>
    <w:rsid w:val="00E73A72"/>
    <w:rsid w:val="00E7460F"/>
    <w:rsid w:val="00E74C55"/>
    <w:rsid w:val="00E76F68"/>
    <w:rsid w:val="00E7766E"/>
    <w:rsid w:val="00E77B68"/>
    <w:rsid w:val="00E805D0"/>
    <w:rsid w:val="00E80DE4"/>
    <w:rsid w:val="00E817F8"/>
    <w:rsid w:val="00E81CBF"/>
    <w:rsid w:val="00E82E00"/>
    <w:rsid w:val="00E831F3"/>
    <w:rsid w:val="00E840DE"/>
    <w:rsid w:val="00E84D24"/>
    <w:rsid w:val="00E84E5E"/>
    <w:rsid w:val="00E8597E"/>
    <w:rsid w:val="00E8694B"/>
    <w:rsid w:val="00E87447"/>
    <w:rsid w:val="00E903A6"/>
    <w:rsid w:val="00E908FC"/>
    <w:rsid w:val="00E90B0D"/>
    <w:rsid w:val="00E90B38"/>
    <w:rsid w:val="00E917D8"/>
    <w:rsid w:val="00E93338"/>
    <w:rsid w:val="00E9374A"/>
    <w:rsid w:val="00E94F66"/>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7729"/>
    <w:rsid w:val="00EA7A1B"/>
    <w:rsid w:val="00EB00B6"/>
    <w:rsid w:val="00EB030F"/>
    <w:rsid w:val="00EB135B"/>
    <w:rsid w:val="00EB1F46"/>
    <w:rsid w:val="00EB2A45"/>
    <w:rsid w:val="00EB4516"/>
    <w:rsid w:val="00EB469C"/>
    <w:rsid w:val="00EB5A9D"/>
    <w:rsid w:val="00EB6355"/>
    <w:rsid w:val="00EB7D47"/>
    <w:rsid w:val="00EC10F6"/>
    <w:rsid w:val="00EC1527"/>
    <w:rsid w:val="00EC2005"/>
    <w:rsid w:val="00EC5D07"/>
    <w:rsid w:val="00EC7911"/>
    <w:rsid w:val="00ED041D"/>
    <w:rsid w:val="00ED0D90"/>
    <w:rsid w:val="00ED1297"/>
    <w:rsid w:val="00ED236A"/>
    <w:rsid w:val="00ED257C"/>
    <w:rsid w:val="00ED2FE1"/>
    <w:rsid w:val="00ED4881"/>
    <w:rsid w:val="00ED4A9D"/>
    <w:rsid w:val="00ED5F22"/>
    <w:rsid w:val="00ED6CB4"/>
    <w:rsid w:val="00ED7A08"/>
    <w:rsid w:val="00EE0E74"/>
    <w:rsid w:val="00EE1CB7"/>
    <w:rsid w:val="00EE20E8"/>
    <w:rsid w:val="00EE227D"/>
    <w:rsid w:val="00EE36A3"/>
    <w:rsid w:val="00EE36A8"/>
    <w:rsid w:val="00EE387D"/>
    <w:rsid w:val="00EE54F4"/>
    <w:rsid w:val="00EE5AC0"/>
    <w:rsid w:val="00EE5BB7"/>
    <w:rsid w:val="00EE5E67"/>
    <w:rsid w:val="00EE6571"/>
    <w:rsid w:val="00EF0886"/>
    <w:rsid w:val="00EF1051"/>
    <w:rsid w:val="00EF1190"/>
    <w:rsid w:val="00EF26F3"/>
    <w:rsid w:val="00EF34A6"/>
    <w:rsid w:val="00EF3629"/>
    <w:rsid w:val="00EF4690"/>
    <w:rsid w:val="00EF5490"/>
    <w:rsid w:val="00EF5647"/>
    <w:rsid w:val="00EF56DC"/>
    <w:rsid w:val="00EF5B34"/>
    <w:rsid w:val="00EF5E05"/>
    <w:rsid w:val="00EF6144"/>
    <w:rsid w:val="00F009C0"/>
    <w:rsid w:val="00F0149C"/>
    <w:rsid w:val="00F01A31"/>
    <w:rsid w:val="00F022B8"/>
    <w:rsid w:val="00F03A33"/>
    <w:rsid w:val="00F04788"/>
    <w:rsid w:val="00F04C09"/>
    <w:rsid w:val="00F04D5B"/>
    <w:rsid w:val="00F06339"/>
    <w:rsid w:val="00F0789B"/>
    <w:rsid w:val="00F10796"/>
    <w:rsid w:val="00F1105B"/>
    <w:rsid w:val="00F122E1"/>
    <w:rsid w:val="00F1339E"/>
    <w:rsid w:val="00F13913"/>
    <w:rsid w:val="00F13B1F"/>
    <w:rsid w:val="00F149BB"/>
    <w:rsid w:val="00F14C22"/>
    <w:rsid w:val="00F15080"/>
    <w:rsid w:val="00F152F9"/>
    <w:rsid w:val="00F15DFD"/>
    <w:rsid w:val="00F1702C"/>
    <w:rsid w:val="00F173EA"/>
    <w:rsid w:val="00F17B00"/>
    <w:rsid w:val="00F20867"/>
    <w:rsid w:val="00F2115C"/>
    <w:rsid w:val="00F21288"/>
    <w:rsid w:val="00F22C0A"/>
    <w:rsid w:val="00F23A62"/>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6A7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91F"/>
    <w:rsid w:val="00F47CC9"/>
    <w:rsid w:val="00F47E3B"/>
    <w:rsid w:val="00F47E7C"/>
    <w:rsid w:val="00F50116"/>
    <w:rsid w:val="00F5253D"/>
    <w:rsid w:val="00F53416"/>
    <w:rsid w:val="00F536B9"/>
    <w:rsid w:val="00F54C73"/>
    <w:rsid w:val="00F55070"/>
    <w:rsid w:val="00F55A8E"/>
    <w:rsid w:val="00F55AFA"/>
    <w:rsid w:val="00F57BFA"/>
    <w:rsid w:val="00F608FA"/>
    <w:rsid w:val="00F60949"/>
    <w:rsid w:val="00F610DB"/>
    <w:rsid w:val="00F62C9B"/>
    <w:rsid w:val="00F64100"/>
    <w:rsid w:val="00F64292"/>
    <w:rsid w:val="00F652D9"/>
    <w:rsid w:val="00F65430"/>
    <w:rsid w:val="00F664B5"/>
    <w:rsid w:val="00F665A8"/>
    <w:rsid w:val="00F672EC"/>
    <w:rsid w:val="00F67E1D"/>
    <w:rsid w:val="00F70DCC"/>
    <w:rsid w:val="00F72055"/>
    <w:rsid w:val="00F74154"/>
    <w:rsid w:val="00F74578"/>
    <w:rsid w:val="00F7612C"/>
    <w:rsid w:val="00F76282"/>
    <w:rsid w:val="00F76E20"/>
    <w:rsid w:val="00F77BBE"/>
    <w:rsid w:val="00F807C2"/>
    <w:rsid w:val="00F8089C"/>
    <w:rsid w:val="00F81920"/>
    <w:rsid w:val="00F828C0"/>
    <w:rsid w:val="00F829CB"/>
    <w:rsid w:val="00F839EA"/>
    <w:rsid w:val="00F83C09"/>
    <w:rsid w:val="00F85418"/>
    <w:rsid w:val="00F85EA6"/>
    <w:rsid w:val="00F8633A"/>
    <w:rsid w:val="00F86466"/>
    <w:rsid w:val="00F86A4D"/>
    <w:rsid w:val="00F86DFF"/>
    <w:rsid w:val="00F874D1"/>
    <w:rsid w:val="00F90A87"/>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D5D"/>
    <w:rsid w:val="00FC1B7B"/>
    <w:rsid w:val="00FC3E58"/>
    <w:rsid w:val="00FC4D49"/>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8E"/>
    <w:rsid w:val="00FD72F5"/>
    <w:rsid w:val="00FE0639"/>
    <w:rsid w:val="00FE078D"/>
    <w:rsid w:val="00FE0CE3"/>
    <w:rsid w:val="00FE14B1"/>
    <w:rsid w:val="00FE211F"/>
    <w:rsid w:val="00FE3AEA"/>
    <w:rsid w:val="00FE447A"/>
    <w:rsid w:val="00FE7D57"/>
    <w:rsid w:val="00FF09F0"/>
    <w:rsid w:val="00FF0BB6"/>
    <w:rsid w:val="00FF167B"/>
    <w:rsid w:val="00FF1CB4"/>
    <w:rsid w:val="00FF3767"/>
    <w:rsid w:val="00FF4002"/>
    <w:rsid w:val="00FF43C3"/>
    <w:rsid w:val="00FF4D03"/>
    <w:rsid w:val="00FF5549"/>
    <w:rsid w:val="00FF711F"/>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065F34"/>
    <w:pPr>
      <w:keepNext/>
      <w:keepLines/>
      <w:spacing w:before="40" w:after="0" w:line="240" w:lineRule="auto"/>
      <w:jc w:val="both"/>
      <w:outlineLvl w:val="1"/>
    </w:pPr>
    <w:rPr>
      <w:rFonts w:ascii="Times New Roman" w:eastAsiaTheme="majorEastAsia" w:hAnsi="Times New Roman" w:cstheme="majorBidi"/>
      <w:color w:val="6F1515"/>
      <w:sz w:val="28"/>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00000"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000000"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065F34"/>
    <w:rPr>
      <w:rFonts w:ascii="Times New Roman" w:eastAsiaTheme="majorEastAsia" w:hAnsi="Times New Roman" w:cstheme="majorBidi"/>
      <w:color w:val="6F1515"/>
      <w:sz w:val="28"/>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791BB4"/>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AA746F"/>
    <w:rPr>
      <w:color w:val="808080"/>
    </w:rPr>
  </w:style>
  <w:style w:type="paragraph" w:styleId="BalloonText">
    <w:name w:val="Balloon Text"/>
    <w:basedOn w:val="Normal"/>
    <w:link w:val="BalloonTextChar"/>
    <w:uiPriority w:val="99"/>
    <w:semiHidden/>
    <w:unhideWhenUsed/>
    <w:rsid w:val="00CB49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49F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152103">
      <w:bodyDiv w:val="1"/>
      <w:marLeft w:val="0"/>
      <w:marRight w:val="0"/>
      <w:marTop w:val="0"/>
      <w:marBottom w:val="0"/>
      <w:divBdr>
        <w:top w:val="none" w:sz="0" w:space="0" w:color="auto"/>
        <w:left w:val="none" w:sz="0" w:space="0" w:color="auto"/>
        <w:bottom w:val="none" w:sz="0" w:space="0" w:color="auto"/>
        <w:right w:val="none" w:sz="0" w:space="0" w:color="auto"/>
      </w:divBdr>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microsoft.com/office/2011/relationships/people" Target="people.xm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8C7152-B331-4071-B145-DE6BD308B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15</TotalTime>
  <Pages>23</Pages>
  <Words>20716</Words>
  <Characters>118083</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638</cp:revision>
  <cp:lastPrinted>2022-10-25T12:06:00Z</cp:lastPrinted>
  <dcterms:created xsi:type="dcterms:W3CDTF">2022-09-25T02:46:00Z</dcterms:created>
  <dcterms:modified xsi:type="dcterms:W3CDTF">2022-12-07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4F97VA7U"/&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